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78924B3B" w:rsidR="00C40858" w:rsidRPr="00B83A9D" w:rsidRDefault="003C7488"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3C7488"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3C7488"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lastRenderedPageBreak/>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5BF4DBFF"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E86914">
        <w:rPr>
          <w:sz w:val="22"/>
          <w:szCs w:val="22"/>
        </w:rPr>
        <w:instrText xml:space="preserve"> \* MERGEFORMAT </w:instrText>
      </w:r>
      <w:r w:rsidR="00BF6F74">
        <w:rPr>
          <w:sz w:val="22"/>
          <w:szCs w:val="22"/>
        </w:rPr>
      </w:r>
      <w:r w:rsidR="00BF6F74">
        <w:rPr>
          <w:sz w:val="22"/>
          <w:szCs w:val="22"/>
        </w:rPr>
        <w:fldChar w:fldCharType="separate"/>
      </w:r>
      <w:r w:rsidR="00BF6F74" w:rsidRPr="00E86914">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1835003C" w:rsidR="00AC51B6" w:rsidRDefault="00976423" w:rsidP="00976423">
      <w:pPr>
        <w:pStyle w:val="Caption"/>
        <w:jc w:val="center"/>
      </w:pPr>
      <w:bookmarkStart w:id="1" w:name="_Ref42774441"/>
      <w:r>
        <w:t xml:space="preserve">Figure </w:t>
      </w:r>
      <w:fldSimple w:instr=" SEQ Figure \* ARABIC ">
        <w:r w:rsidR="00D9281F">
          <w:rPr>
            <w:noProof/>
          </w:rPr>
          <w:t>1</w:t>
        </w:r>
      </w:fldSimple>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p>
    <w:p w14:paraId="79C84C50" w14:textId="218194C7"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od the wavelength in the medium, thin film interferenc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1AF46041" w:rsidR="008D55DC" w:rsidRDefault="00115F97" w:rsidP="00E86914">
      <w:pPr>
        <w:spacing w:before="240" w:after="240"/>
        <w:rPr>
          <w:rFonts w:eastAsiaTheme="minorEastAsia"/>
          <w:iCs/>
          <w:sz w:val="22"/>
          <w:szCs w:val="22"/>
        </w:rPr>
      </w:pPr>
      <w:r>
        <w:rPr>
          <w:sz w:val="22"/>
          <w:szCs w:val="22"/>
        </w:rPr>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t xml:space="preserve">Figure </w:t>
      </w:r>
      <w:r>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he optical path difference (OPD) is given by</w:t>
      </w:r>
      <w:r w:rsidR="00C6615D">
        <w:rPr>
          <w:rFonts w:eastAsiaTheme="minorEastAsia"/>
          <w:sz w:val="22"/>
          <w:szCs w:val="22"/>
        </w:rPr>
        <w:t xml:space="preserve"> </w:t>
      </w:r>
      <m:oMath>
        <m:r>
          <w:rPr>
            <w:rFonts w:ascii="Cambria Math" w:hAnsi="Cambria Math"/>
            <w:sz w:val="22"/>
            <w:szCs w:val="22"/>
          </w:rPr>
          <m:t>OPD=2n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5C5A1EB3" w:rsidR="00B6766F" w:rsidRPr="005B2791" w:rsidRDefault="005B2791" w:rsidP="00E86914">
      <w:pPr>
        <w:spacing w:before="240" w:after="240"/>
        <w:rPr>
          <w:rFonts w:eastAsiaTheme="minorEastAsia"/>
          <w:i/>
          <w:sz w:val="22"/>
          <w:szCs w:val="22"/>
        </w:rPr>
      </w:pPr>
      <m:oMathPara>
        <m:oMath>
          <m:r>
            <w:rPr>
              <w:rFonts w:ascii="Cambria Math" w:hAnsi="Cambria Math"/>
              <w:sz w:val="22"/>
              <w:szCs w:val="22"/>
            </w:rPr>
            <m:t>2n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32BEC162" w:rsidR="006660AB" w:rsidRPr="005B2791" w:rsidRDefault="005B2791" w:rsidP="00E86914">
      <w:pPr>
        <w:spacing w:before="240" w:after="240"/>
        <w:rPr>
          <w:rFonts w:eastAsiaTheme="minorEastAsia"/>
          <w:i/>
          <w:sz w:val="22"/>
          <w:szCs w:val="22"/>
        </w:rPr>
      </w:pPr>
      <m:oMathPara>
        <m:oMath>
          <m:r>
            <w:rPr>
              <w:rFonts w:ascii="Cambria Math" w:hAnsi="Cambria Math"/>
              <w:sz w:val="22"/>
              <w:szCs w:val="22"/>
            </w:rPr>
            <w:lastRenderedPageBreak/>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0,1,2,…</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4E4B3C91" w:rsidR="00954387" w:rsidRPr="005B2791" w:rsidRDefault="005B2791" w:rsidP="00954387">
      <w:pPr>
        <w:spacing w:before="240" w:after="240"/>
        <w:rPr>
          <w:rFonts w:eastAsiaTheme="minorEastAsia"/>
          <w:i/>
          <w:sz w:val="22"/>
          <w:szCs w:val="22"/>
        </w:rPr>
      </w:pPr>
      <m:oMathPara>
        <m:oMath>
          <m:r>
            <w:rPr>
              <w:rFonts w:ascii="Cambria Math" w:hAnsi="Cambria Math"/>
              <w:sz w:val="22"/>
              <w:szCs w:val="22"/>
            </w:rPr>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1,2,…</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20876872" w:rsidR="00621F75"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 for the minimum thickness</m:t>
          </m:r>
        </m:oMath>
      </m:oMathPara>
    </w:p>
    <w:p w14:paraId="6FE044BC" w14:textId="1EF72FB3" w:rsidR="006B729F"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1.4</m:t>
                  </m:r>
                </m:e>
              </m:d>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0133B382" w14:textId="33BAA6AB" w:rsidR="00AD45ED"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r w:rsidR="00AD45ED">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lastRenderedPageBreak/>
        <w:t xml:space="preserve">You obtained a film of gold on a 1 cm2 silica wafer. The film is 10 nm thick and you are asked to produce </w:t>
      </w:r>
      <w:r w:rsidRPr="005C4E54">
        <w:rPr>
          <w:color w:val="BF8F00" w:themeColor="accent4" w:themeShade="BF"/>
          <w:sz w:val="28"/>
          <w:szCs w:val="28"/>
        </w:rPr>
        <w:t>gold nano dots</w:t>
      </w:r>
      <w:r w:rsidRPr="005D73E3">
        <w:rPr>
          <w:sz w:val="28"/>
          <w:szCs w:val="28"/>
        </w:rPr>
        <w:t>:</w:t>
      </w:r>
    </w:p>
    <w:p w14:paraId="28280C81" w14:textId="2B8814E5" w:rsidR="007E16BD" w:rsidRDefault="004D0362" w:rsidP="007E16BD">
      <w:pPr>
        <w:spacing w:before="240" w:after="240"/>
        <w:rPr>
          <w:sz w:val="22"/>
          <w:szCs w:val="22"/>
        </w:rPr>
      </w:pPr>
      <w:r>
        <w:rPr>
          <w:sz w:val="22"/>
          <w:szCs w:val="22"/>
        </w:rPr>
        <w:t>The following</w:t>
      </w:r>
      <w:r w:rsidR="002A1960">
        <w:rPr>
          <w:sz w:val="22"/>
          <w:szCs w:val="22"/>
        </w:rPr>
        <w:t xml:space="preserve"> </w:t>
      </w:r>
      <w:r w:rsidR="002A1960" w:rsidRPr="002A1960">
        <w:rPr>
          <w:sz w:val="22"/>
          <w:szCs w:val="22"/>
        </w:rPr>
        <w:t>assay</w:t>
      </w:r>
      <w:r>
        <w:rPr>
          <w:sz w:val="22"/>
          <w:szCs w:val="22"/>
        </w:rPr>
        <w:t xml:space="preserve"> is based on </w:t>
      </w:r>
      <w:r w:rsidR="0022214C">
        <w:rPr>
          <w:sz w:val="22"/>
          <w:szCs w:val="22"/>
        </w:rPr>
        <w:fldChar w:fldCharType="begin" w:fldLock="1"/>
      </w:r>
      <w:r w:rsidR="00200C95">
        <w:rPr>
          <w:sz w:val="22"/>
          <w:szCs w:val="22"/>
        </w:rPr>
        <w:instrText>ADDIN CSL_CITATION {"citationItems":[{"id":"ITEM-1","itemData":{"DOI":"10.1103/PhysRevB.72.195408","ISSN":"1098-0121","abstract":"The mechanisms controlling the nanostructuring of thin metal-on-oxide films by nanosecond pulsed excimer lasers are investigated. When permitted by the interfacial energetics, the breakup of the metal film into nanoscale islands is observed. A range of metals (Au, Ag, Mo, Ni, Ti, and Zn) with differing physical and thermodynamic properties, and differing tendencies for oxide formation, are investigated. The nature of the interfacial metal-substrate interaction, the thermal conductivity of the substrate, and the initial thickness of the metal film are all shown to be of importance when discussing the mechanism for nanoscale island formation under high fluence irradiation. It is postulated that the resulting nanoparticle size distribution is influenced by the surface roughness of the initial film and the Rayleigh instability criterion. The results obtained are compared with simulations of the heat transfer through the film in order to further elucidate the mechanisms. The results are expected to be applicable to the laser induced melting of a large range of different materials, where poor wetting of substrate by the liquid phase is observed. © 2005 The American Physical Society.","author":[{"dropping-particle":"","family":"Henley","given":"S. J.","non-dropping-particle":"","parse-names":false,"suffix":""},{"dropping-particle":"","family":"Carey","given":"J. D.","non-dropping-particle":"","parse-names":false,"suffix":""},{"dropping-particle":"","family":"Silva","given":"S. R. P.","non-dropping-particle":"","parse-names":false,"suffix":""}],"container-title":"Physical Review B","id":"ITEM-1","issue":"19","issued":{"date-parts":[["2005","11","8"]]},"page":"195408","title":"Pulsed-laser-induced nanoscale island formation in thin metal-on-oxide films","type":"article-journal","volume":"72"},"uris":["http://www.mendeley.com/documents/?uuid=2166ec60-c3d7-45a6-b211-f4b61144e9a2"]},{"id":"ITEM-2","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2","issue":"7","issued":{"date-parts":[["2018","6","28"]]},"page":"477","title":"Local Melting of Gold Thin Films by Femtosecond Laser-Interference Processing to Generate Nanoparticles on a Source Target","type":"article-journal","volume":"8"},"uris":["http://www.mendeley.com/documents/?uuid=713b8637-8c92-469d-8ae0-a311f535f98c"]},{"id":"ITEM-3","itemData":{"DOI":"10.1080/09500830600957357","ISSN":"0950-0839","abstract":"Square grids of gold dots were prepared from several nanometer gold films by locally confined excimer laser ablation. Diffraction-mask projection laser ablation at a wavelength of 248</w:instrText>
      </w:r>
      <w:r w:rsidR="00200C95">
        <w:rPr>
          <w:rFonts w:ascii="Cambria Math" w:hAnsi="Cambria Math" w:cs="Cambria Math"/>
          <w:sz w:val="22"/>
          <w:szCs w:val="22"/>
        </w:rPr>
        <w:instrText>∈</w:instrText>
      </w:r>
      <w:r w:rsidR="00200C95">
        <w:rPr>
          <w:sz w:val="22"/>
          <w:szCs w:val="22"/>
        </w:rPr>
        <w:instrText>nm was used to convert Au films of 3, 6 and 9</w:instrText>
      </w:r>
      <w:r w:rsidR="00200C95">
        <w:rPr>
          <w:rFonts w:ascii="Cambria Math" w:hAnsi="Cambria Math" w:cs="Cambria Math"/>
          <w:sz w:val="22"/>
          <w:szCs w:val="22"/>
        </w:rPr>
        <w:instrText>∈</w:instrText>
      </w:r>
      <w:r w:rsidR="00200C95">
        <w:rPr>
          <w:sz w:val="22"/>
          <w:szCs w:val="22"/>
        </w:rPr>
        <w:instrText>nm thickness on sapphire substrates into well-ordered arrangements of substrate-adhered gold nanodots. Employing a checkerboard phase mask, gold-cap diameters between 75 and 115</w:instrText>
      </w:r>
      <w:r w:rsidR="00200C95">
        <w:rPr>
          <w:rFonts w:ascii="Cambria Math" w:hAnsi="Cambria Math" w:cs="Cambria Math"/>
          <w:sz w:val="22"/>
          <w:szCs w:val="22"/>
        </w:rPr>
        <w:instrText>∈</w:instrText>
      </w:r>
      <w:r w:rsidR="00200C95">
        <w:rPr>
          <w:sz w:val="22"/>
          <w:szCs w:val="22"/>
        </w:rPr>
        <w:instrText xml:space="preserve">nm can be obtained. The methodology allows simultaneous ablation of areas of </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μ</w:instrText>
      </w:r>
      <w:r w:rsidR="00200C95">
        <w:rPr>
          <w:sz w:val="22"/>
          <w:szCs w:val="22"/>
        </w:rPr>
        <w:instrText>m in about 1</w:instrText>
      </w:r>
      <w:r w:rsidR="00200C95">
        <w:rPr>
          <w:rFonts w:ascii="Cambria Math" w:hAnsi="Cambria Math" w:cs="Cambria Math"/>
          <w:sz w:val="22"/>
          <w:szCs w:val="22"/>
        </w:rPr>
        <w:instrText>∈</w:instrText>
      </w:r>
      <w:r w:rsidR="00200C95">
        <w:rPr>
          <w:sz w:val="22"/>
          <w:szCs w:val="22"/>
        </w:rPr>
        <w:instrText>s and, hence, represents a valuable supplement to the more laborious methods currently in use for the preparation of nanodot template patterns for, say, nanowire growth.","author":[{"dropping-particle":"","family":"Höche</w:instrText>
      </w:r>
      <w:r w:rsidR="00200C95">
        <w:rPr>
          <w:rFonts w:ascii="Cambria Math" w:hAnsi="Cambria Math" w:cs="Cambria Math"/>
          <w:sz w:val="22"/>
          <w:szCs w:val="22"/>
        </w:rPr>
        <w:instrText>∗</w:instrText>
      </w:r>
      <w:r w:rsidR="00200C95">
        <w:rPr>
          <w:sz w:val="22"/>
          <w:szCs w:val="22"/>
        </w:rPr>
        <w:instrText>","given":"T.","non-dropping-particle":"","parse-names":false,"suffix":""},{"dropping-particle":"","family":"B</w:instrText>
      </w:r>
      <w:r w:rsidR="00200C95">
        <w:rPr>
          <w:rFonts w:ascii="Calibri" w:hAnsi="Calibri" w:cs="Calibri"/>
          <w:sz w:val="22"/>
          <w:szCs w:val="22"/>
        </w:rPr>
        <w:instrText>ö</w:instrText>
      </w:r>
      <w:r w:rsidR="00200C95">
        <w:rPr>
          <w:sz w:val="22"/>
          <w:szCs w:val="22"/>
        </w:rPr>
        <w:instrText>hme","given":"R.","non-dropping-particle":"","parse-names":false,"suffix":""},{"dropping-particle":"","family":"Gerlach","given":"J. W.","non-dropping-particle":"","parse-names":false,"suffix":""},{"dropping-particle":"","family":"Rauschenbach","given":"B.","non-dropping-particle":"","parse-names":false,"suffix":""},{"dropping-particle":"","family":"Syrowatka","given":"F.","non-dropping-particle":"","parse-names":false,"suffix":""}],"container-title":"Philosophical Magazine Letters","id":"ITEM-3","issue":"10","issued":{"date-parts":[["2006","10"]]},"page":"661-667","title":"Nanoscale laser patterning of thin gold films","type":"article-journal","volume":"86"},"uris":["http://www.mendeley.com/documents/?uuid=bafe5895-0b70-4d13-8923-7203db9a48d9"]},{"id":"ITEM-4","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4","issue":"28","issued":{"date-parts":[["2009","7","15"]]},"page":"285310","title":"The fabrication of periodic metal nanodot arrays through pulsed laser melting induced fragmentation of metal nanogratings","type":"article-journal","volume":"20"},"uris":["http://www.mendeley.com/documents/?uuid=64b5cf99-af18-464b-8997-3cb959f60bf6"]},{"id":"ITEM-5","itemData":{"DOI":"10.1007/s10853-005-1927-6","ISSN":"0022-2461","abstract":"Surface tension plays an important role in lowering the melting temperature of nanometer-sized particles, but whether the surface tension determined in macro scale is valid for the nanometer-sized particles is unclear. Moreover, the melting of the nanometer-sized particles formed on solid substrates can be affected by interfacial tension, but no research has been reported on the effect of substrates on the melting temperature. Therefore, in order to predict the melting temperature of nanometer-sized metallic particles on solid substrates, thermodynamic parameters such as surface tension and interfacial tension should be properly estimated. In the present work, thermodynamic assesment is given on the melting temperature of gold particles in nanometer-size placed on a graphite substrate. Surface tension of liquid gold and the contact angle between liquid gold and the graphite substrate are measured by the constrained drop method and the sessile drop method in macro scale, respectively. Then, the effect of the graphite substrate on the melting temperature of nanometer-sized gold particles are examined by thermodynamic calculations minimizing the total Gibbs free energy, the sum of bulk, surface and interface energies. It is found that the graphite substrate has negligible effect on the melting temperature of nanometer-sized gold particles. Thermodynamic assessments provide that the surface tension of solid gold is 1.339 N/m at 1373 K and that the decrease in the surface tension of liquid gold with size will be considerable for the particles smaller than ~5 nm. © 2005 Springer Science + Business Media, Inc.","author":[{"dropping-particle":"","family":"Lee","given":"J.","non-dropping-particle":"","parse-names":false,"suffix":""},{"dropping-particle":"","family":"Nakamoto","given":"M.","non-dropping-particle":"","parse-names":false,"suffix":""},{"dropping-particle":"","family":"Tanaka","given":"T.","non-dropping-particle":"","parse-names":false,"suffix":""}],"container-title":"Journal of Materials Science","id":"ITEM-5","issue":"9-10","issued":{"date-parts":[["2005","5"]]},"page":"2167-2171","title":"Thermodynamic study on the melting of nanometer-sized gold particles on graphite substrate","type":"article-journal","volume":"40"},"uris":["http://www.mendeley.com/documents/?uuid=e679ecd1-2635-446f-b6c2-f1ec9d54dbbd"]}],"mendeley":{"formattedCitation":"[11–15]","plainTextFormattedCitation":"[11–15]","previouslyFormattedCitation":"[11–15]"},"properties":{"noteIndex":0},"schema":"https://github.com/citation-style-language/schema/raw/master/csl-citation.json"}</w:instrText>
      </w:r>
      <w:r w:rsidR="0022214C">
        <w:rPr>
          <w:sz w:val="22"/>
          <w:szCs w:val="22"/>
        </w:rPr>
        <w:fldChar w:fldCharType="separate"/>
      </w:r>
      <w:r w:rsidR="00A958C2" w:rsidRPr="00A958C2">
        <w:rPr>
          <w:noProof/>
          <w:sz w:val="22"/>
          <w:szCs w:val="22"/>
        </w:rPr>
        <w:t>[11–15]</w:t>
      </w:r>
      <w:r w:rsidR="0022214C">
        <w:rPr>
          <w:sz w:val="22"/>
          <w:szCs w:val="22"/>
        </w:rPr>
        <w:fldChar w:fldCharType="end"/>
      </w:r>
      <w:r w:rsidR="00395BE2">
        <w:rPr>
          <w:sz w:val="22"/>
          <w:szCs w:val="22"/>
        </w:rPr>
        <w:t>.</w:t>
      </w:r>
      <w:r w:rsidR="002E3BE5">
        <w:rPr>
          <w:sz w:val="22"/>
          <w:szCs w:val="22"/>
        </w:rPr>
        <w:t xml:space="preserve"> </w:t>
      </w:r>
      <w:r w:rsidR="00E059CB">
        <w:rPr>
          <w:sz w:val="22"/>
          <w:szCs w:val="22"/>
        </w:rPr>
        <w:fldChar w:fldCharType="begin" w:fldLock="1"/>
      </w:r>
      <w:r w:rsidR="00200C95">
        <w:rPr>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2","issue":"48","issued":{"date-parts":[["2012","12","7"]]},"page":"485303","title":"Fabrication of three-dimensional ordered nanodot array structures by a thermal dewetting method","type":"article-journal","volume":"23"},"uris":["http://www.mendeley.com/documents/?uuid=ad97b712-0ffa-4784-8a1c-25ed4b9d10a8"]}],"mendeley":{"formattedCitation":"[16,17]","plainTextFormattedCitation":"[16,17]","previouslyFormattedCitation":"[16,17]"},"properties":{"noteIndex":0},"schema":"https://github.com/citation-style-language/schema/raw/master/csl-citation.json"}</w:instrText>
      </w:r>
      <w:r w:rsidR="00E059CB">
        <w:rPr>
          <w:sz w:val="22"/>
          <w:szCs w:val="22"/>
        </w:rPr>
        <w:fldChar w:fldCharType="separate"/>
      </w:r>
      <w:r w:rsidR="00A958C2" w:rsidRPr="00A958C2">
        <w:rPr>
          <w:noProof/>
          <w:sz w:val="22"/>
          <w:szCs w:val="22"/>
        </w:rPr>
        <w:t>[16,17]</w:t>
      </w:r>
      <w:r w:rsidR="00E059CB">
        <w:rPr>
          <w:sz w:val="22"/>
          <w:szCs w:val="22"/>
        </w:rPr>
        <w:fldChar w:fldCharType="end"/>
      </w:r>
    </w:p>
    <w:p w14:paraId="1E96515C" w14:textId="484A3A0F"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583E37">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eviouslyFormattedCitation":"[17]"},"properties":{"noteIndex":0},"schema":"https://github.com/citation-style-language/schema/raw/master/csl-citation.json"}</w:instrText>
      </w:r>
      <w:r w:rsidR="006244EA">
        <w:rPr>
          <w:sz w:val="22"/>
          <w:szCs w:val="22"/>
        </w:rPr>
        <w:fldChar w:fldCharType="separate"/>
      </w:r>
      <w:r w:rsidR="006244EA" w:rsidRPr="006244EA">
        <w:rPr>
          <w:noProof/>
          <w:sz w:val="22"/>
          <w:szCs w:val="22"/>
        </w:rPr>
        <w:t>[17]</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 xml:space="preserve">the fabrication od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528D9F2D"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w:t>
      </w:r>
      <w:r w:rsidR="00505D45">
        <w:rPr>
          <w:sz w:val="22"/>
          <w:szCs w:val="22"/>
        </w:rPr>
        <w:t>by patter</w:t>
      </w:r>
      <w:r w:rsidR="0056395A">
        <w:rPr>
          <w:sz w:val="22"/>
          <w:szCs w:val="22"/>
        </w:rPr>
        <w:t>ning a grid on the deposited gold film</w:t>
      </w:r>
      <w:r w:rsidR="00732B60">
        <w:rPr>
          <w:sz w:val="22"/>
          <w:szCs w:val="22"/>
        </w:rPr>
        <w:t xml:space="preserve">.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9068F4">
        <w:t xml:space="preserve">Figure </w:t>
      </w:r>
      <w:r w:rsidR="009068F4">
        <w:rPr>
          <w:noProof/>
        </w:rPr>
        <w:t>2</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784AC3D9" w:rsidR="005B5142" w:rsidRPr="003E6DA6" w:rsidRDefault="00046DF5" w:rsidP="00046DF5">
      <w:pPr>
        <w:pStyle w:val="Caption"/>
        <w:jc w:val="center"/>
        <w:rPr>
          <w:sz w:val="22"/>
          <w:szCs w:val="22"/>
        </w:rPr>
      </w:pPr>
      <w:bookmarkStart w:id="2" w:name="_Ref42789447"/>
      <w:r>
        <w:t xml:space="preserve">Figure </w:t>
      </w:r>
      <w:fldSimple w:instr=" SEQ Figure \* ARABIC ">
        <w:r w:rsidR="00D9281F">
          <w:rPr>
            <w:noProof/>
          </w:rPr>
          <w:t>2</w:t>
        </w:r>
      </w:fldSimple>
      <w:bookmarkEnd w:id="2"/>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ordered nanodot array annealed with nanoplastic forming</w:t>
      </w:r>
      <w:r w:rsidR="00583E37">
        <w:t xml:space="preserve">. Figure adapted from </w:t>
      </w:r>
      <w:r w:rsidR="00583E37">
        <w:fldChar w:fldCharType="begin" w:fldLock="1"/>
      </w:r>
      <w:r w:rsidR="00690E00">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eviouslyFormattedCitation":"[17]"},"properties":{"noteIndex":0},"schema":"https://github.com/citation-style-language/schema/raw/master/csl-citation.json"}</w:instrText>
      </w:r>
      <w:r w:rsidR="00583E37">
        <w:fldChar w:fldCharType="separate"/>
      </w:r>
      <w:r w:rsidR="00583E37" w:rsidRPr="00583E37">
        <w:rPr>
          <w:i w:val="0"/>
          <w:noProof/>
        </w:rPr>
        <w:t>[17]</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 xml:space="preserve">alculate the nanodot diameter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the diameter of a circular gold film that agglomerates into a single spherical nanodot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lastRenderedPageBreak/>
        <w:t>Write the equations, indicating what terms are temperature and surface tension dependent</w:t>
      </w:r>
    </w:p>
    <w:p w14:paraId="0B0006D1" w14:textId="4BDE071D" w:rsidR="00301EC2" w:rsidRDefault="00301EC2" w:rsidP="00EF3ACA">
      <w:pPr>
        <w:pStyle w:val="Heading3"/>
        <w:numPr>
          <w:ilvl w:val="1"/>
          <w:numId w:val="12"/>
        </w:numPr>
        <w:spacing w:before="0" w:after="240"/>
        <w:ind w:left="709" w:hanging="425"/>
      </w:pPr>
      <w:r w:rsidRPr="005D73E3">
        <w:t>Show the calculations of how many nanodots you will get.</w:t>
      </w:r>
    </w:p>
    <w:p w14:paraId="666CF2CA" w14:textId="77777777" w:rsidR="00D9281F" w:rsidRDefault="00A44AFA" w:rsidP="00D9281F">
      <w:pPr>
        <w:keepNext/>
        <w:spacing w:before="240"/>
        <w:jc w:val="center"/>
      </w:pPr>
      <w:r>
        <w:rPr>
          <w:noProof/>
        </w:rPr>
        <w:drawing>
          <wp:inline distT="0" distB="0" distL="0" distR="0" wp14:anchorId="22DB5A92" wp14:editId="21BDD4B0">
            <wp:extent cx="5934075" cy="75895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088373" cy="778690"/>
                    </a:xfrm>
                    <a:prstGeom prst="rect">
                      <a:avLst/>
                    </a:prstGeom>
                    <a:noFill/>
                    <a:ln>
                      <a:noFill/>
                    </a:ln>
                  </pic:spPr>
                </pic:pic>
              </a:graphicData>
            </a:graphic>
          </wp:inline>
        </w:drawing>
      </w:r>
    </w:p>
    <w:p w14:paraId="1FC3C28C" w14:textId="7C3498F1" w:rsidR="007E16BD" w:rsidRDefault="00D9281F" w:rsidP="00D9281F">
      <w:pPr>
        <w:pStyle w:val="Caption"/>
        <w:jc w:val="center"/>
        <w:rPr>
          <w:rFonts w:cstheme="minorHAnsi"/>
          <w:sz w:val="22"/>
          <w:szCs w:val="22"/>
        </w:rPr>
      </w:pPr>
      <w:bookmarkStart w:id="3" w:name="_Ref42846329"/>
      <w:r>
        <w:t xml:space="preserve">Figure </w:t>
      </w:r>
      <w:fldSimple w:instr=" SEQ Figure \* ARABIC ">
        <w:r>
          <w:rPr>
            <w:noProof/>
          </w:rPr>
          <w:t>3</w:t>
        </w:r>
      </w:fldSimple>
      <w:bookmarkEnd w:id="3"/>
      <w:r>
        <w:t xml:space="preserve"> </w:t>
      </w:r>
      <w:r w:rsidR="009B7824">
        <w:t>–</w:t>
      </w:r>
      <w:r>
        <w:t xml:space="preserve"> </w:t>
      </w:r>
      <w:r w:rsidR="009B7824">
        <w:t>Thermal dewetting process of a metal film deposited on a substrate</w:t>
      </w:r>
      <w:r w:rsidR="00995028">
        <w:t xml:space="preserve"> </w:t>
      </w:r>
      <w:r w:rsidR="00690E00">
        <w:fldChar w:fldCharType="begin" w:fldLock="1"/>
      </w:r>
      <w:r w:rsidR="004648B3">
        <w:instrText>ADDIN CSL_CITATION {"citationItems":[{"id":"ITEM-1","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1","issue":"28","issued":{"date-parts":[["2009","7","15"]]},"page":"285310","title":"The fabrication of periodic metal nanodot arrays through pulsed laser melting induced fragmentation of metal nanogratings","type":"article-journal","volume":"20"},"uris":["http://www.mendeley.com/documents/?uuid=64b5cf99-af18-464b-8997-3cb959f60bf6"]}],"mendeley":{"formattedCitation":"[14]","plainTextFormattedCitation":"[14]","previouslyFormattedCitation":"[14]"},"properties":{"noteIndex":0},"schema":"https://github.com/citation-style-language/schema/raw/master/csl-citation.json"}</w:instrText>
      </w:r>
      <w:r w:rsidR="00690E00">
        <w:fldChar w:fldCharType="separate"/>
      </w:r>
      <w:r w:rsidR="00690E00" w:rsidRPr="00690E00">
        <w:rPr>
          <w:i w:val="0"/>
          <w:noProof/>
        </w:rPr>
        <w:t>[14]</w:t>
      </w:r>
      <w:r w:rsidR="00690E00">
        <w:fldChar w:fldCharType="end"/>
      </w:r>
    </w:p>
    <w:p w14:paraId="7EAE030F" w14:textId="5F8F4F44" w:rsidR="00311B55" w:rsidRDefault="003B5DB7" w:rsidP="007E16BD">
      <w:pPr>
        <w:spacing w:before="240" w:after="240"/>
        <w:rPr>
          <w:rFonts w:eastAsiaTheme="minorEastAsia"/>
          <w:sz w:val="22"/>
          <w:szCs w:val="22"/>
        </w:rPr>
      </w:pPr>
      <w:r>
        <w:rPr>
          <w:sz w:val="22"/>
          <w:szCs w:val="22"/>
        </w:rPr>
        <w:t xml:space="preserve">As depicted in </w:t>
      </w:r>
      <w:r>
        <w:rPr>
          <w:sz w:val="22"/>
          <w:szCs w:val="22"/>
        </w:rPr>
        <w:fldChar w:fldCharType="begin"/>
      </w:r>
      <w:r>
        <w:rPr>
          <w:sz w:val="22"/>
          <w:szCs w:val="22"/>
        </w:rPr>
        <w:instrText xml:space="preserve"> REF _Ref42846329 \h </w:instrText>
      </w:r>
      <w:r>
        <w:rPr>
          <w:sz w:val="22"/>
          <w:szCs w:val="22"/>
        </w:rPr>
      </w:r>
      <w:r>
        <w:rPr>
          <w:sz w:val="22"/>
          <w:szCs w:val="22"/>
        </w:rPr>
        <w:fldChar w:fldCharType="separate"/>
      </w:r>
      <w:r>
        <w:t xml:space="preserve">Figure </w:t>
      </w:r>
      <w:r>
        <w:rPr>
          <w:noProof/>
        </w:rPr>
        <w:t>3</w:t>
      </w:r>
      <w:r>
        <w:rPr>
          <w:sz w:val="22"/>
          <w:szCs w:val="22"/>
        </w:rPr>
        <w:fldChar w:fldCharType="end"/>
      </w:r>
      <w:r>
        <w:rPr>
          <w:sz w:val="22"/>
          <w:szCs w:val="22"/>
        </w:rPr>
        <w:t xml:space="preserve">, </w:t>
      </w:r>
      <w:r w:rsidR="003E4514">
        <w:rPr>
          <w:sz w:val="22"/>
          <w:szCs w:val="22"/>
        </w:rPr>
        <w:t>the thermal dewetting process</w:t>
      </w:r>
      <w:r w:rsidR="008E6FA3">
        <w:rPr>
          <w:sz w:val="22"/>
          <w:szCs w:val="22"/>
        </w:rPr>
        <w:t xml:space="preserve"> takes place when a </w:t>
      </w:r>
      <w:r w:rsidR="00641E50">
        <w:rPr>
          <w:sz w:val="22"/>
          <w:szCs w:val="22"/>
        </w:rPr>
        <w:t>circular</w:t>
      </w:r>
      <w:r w:rsidR="008E6FA3">
        <w:rPr>
          <w:sz w:val="22"/>
          <w:szCs w:val="22"/>
        </w:rPr>
        <w:t xml:space="preserve"> metal film of thickness </w:t>
      </w:r>
      <m:oMath>
        <m:r>
          <w:rPr>
            <w:rFonts w:ascii="Cambria Math" w:hAnsi="Cambria Math"/>
            <w:sz w:val="22"/>
            <w:szCs w:val="22"/>
          </w:rPr>
          <m:t>t</m:t>
        </m:r>
      </m:oMath>
      <w:r w:rsidR="008E6FA3">
        <w:rPr>
          <w:rFonts w:eastAsiaTheme="minorEastAsia"/>
          <w:sz w:val="22"/>
          <w:szCs w:val="22"/>
        </w:rPr>
        <w:t xml:space="preserve"> </w:t>
      </w:r>
      <w:r w:rsidR="00641E50">
        <w:rPr>
          <w:rFonts w:eastAsiaTheme="minorEastAsia"/>
          <w:sz w:val="22"/>
          <w:szCs w:val="22"/>
        </w:rPr>
        <w:t>and</w:t>
      </w:r>
      <w:r w:rsidR="00FB0E7F">
        <w:rPr>
          <w:rFonts w:eastAsiaTheme="minorEastAsia"/>
          <w:sz w:val="22"/>
          <w:szCs w:val="22"/>
        </w:rPr>
        <w:t xml:space="preserve">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sidR="001024BF">
        <w:rPr>
          <w:rFonts w:eastAsiaTheme="minorEastAsia"/>
          <w:sz w:val="22"/>
          <w:szCs w:val="22"/>
        </w:rPr>
        <w:t xml:space="preserve"> </w:t>
      </w:r>
      <w:r w:rsidR="00156230">
        <w:rPr>
          <w:rFonts w:eastAsiaTheme="minorEastAsia"/>
          <w:sz w:val="22"/>
          <w:szCs w:val="22"/>
        </w:rPr>
        <w:t xml:space="preserve">agglomerates into a single spherical particle. </w:t>
      </w:r>
      <m:oMath>
        <m:r>
          <w:rPr>
            <w:rFonts w:ascii="Cambria Math" w:eastAsiaTheme="minorEastAsia" w:hAnsi="Cambria Math"/>
            <w:sz w:val="22"/>
            <w:szCs w:val="22"/>
          </w:rPr>
          <m:t>D</m:t>
        </m:r>
      </m:oMath>
      <w:r w:rsidR="00156230">
        <w:rPr>
          <w:rFonts w:eastAsiaTheme="minorEastAsia"/>
          <w:sz w:val="22"/>
          <w:szCs w:val="22"/>
        </w:rPr>
        <w:t xml:space="preserve"> </w:t>
      </w:r>
      <w:r w:rsidR="001024BF">
        <w:rPr>
          <w:rFonts w:eastAsiaTheme="minorEastAsia"/>
          <w:sz w:val="22"/>
          <w:szCs w:val="22"/>
        </w:rPr>
        <w:t>is the transitio</w:t>
      </w:r>
      <w:r w:rsidR="00156230">
        <w:rPr>
          <w:rFonts w:eastAsiaTheme="minorEastAsia"/>
          <w:sz w:val="22"/>
          <w:szCs w:val="22"/>
        </w:rPr>
        <w:t xml:space="preserve">n particle diameter during agglomeration,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oMath>
      <w:r w:rsidR="00156230">
        <w:rPr>
          <w:rFonts w:eastAsiaTheme="minorEastAsia"/>
          <w:sz w:val="22"/>
          <w:szCs w:val="22"/>
        </w:rPr>
        <w:t xml:space="preserve"> </w:t>
      </w:r>
      <w:r w:rsidR="003235C6">
        <w:rPr>
          <w:rFonts w:eastAsiaTheme="minorEastAsia"/>
          <w:sz w:val="22"/>
          <w:szCs w:val="22"/>
        </w:rPr>
        <w:t xml:space="preserve">is the final dot diameter. The particle’s </w:t>
      </w:r>
      <w:r w:rsidR="00C01BDC">
        <w:rPr>
          <w:rFonts w:eastAsiaTheme="minorEastAsia"/>
          <w:sz w:val="22"/>
          <w:szCs w:val="22"/>
        </w:rPr>
        <w:t xml:space="preserve">height increases </w:t>
      </w:r>
      <w:r w:rsidR="00866A30">
        <w:rPr>
          <w:rFonts w:eastAsiaTheme="minorEastAsia"/>
          <w:sz w:val="22"/>
          <w:szCs w:val="22"/>
        </w:rPr>
        <w:t xml:space="preserve">throughout the process as the </w:t>
      </w:r>
      <w:r w:rsidR="004648B3">
        <w:rPr>
          <w:rFonts w:eastAsiaTheme="minorEastAsia"/>
          <w:sz w:val="22"/>
          <w:szCs w:val="22"/>
        </w:rPr>
        <w:t xml:space="preserve">contact </w:t>
      </w:r>
      <w:r w:rsidR="00866A30">
        <w:rPr>
          <w:rFonts w:eastAsiaTheme="minorEastAsia"/>
          <w:sz w:val="22"/>
          <w:szCs w:val="22"/>
        </w:rPr>
        <w:t xml:space="preserve">angle </w:t>
      </w:r>
      <m:oMath>
        <m:r>
          <w:rPr>
            <w:rFonts w:ascii="Cambria Math" w:eastAsiaTheme="minorEastAsia" w:hAnsi="Cambria Math"/>
            <w:sz w:val="22"/>
            <w:szCs w:val="22"/>
          </w:rPr>
          <m:t>θ</m:t>
        </m:r>
      </m:oMath>
      <w:r w:rsidR="00866A30">
        <w:rPr>
          <w:rFonts w:eastAsiaTheme="minorEastAsia"/>
          <w:sz w:val="22"/>
          <w:szCs w:val="22"/>
        </w:rPr>
        <w:t xml:space="preserve"> </w:t>
      </w:r>
      <w:r w:rsidR="004A425E">
        <w:rPr>
          <w:rFonts w:eastAsiaTheme="minorEastAsia"/>
          <w:sz w:val="22"/>
          <w:szCs w:val="22"/>
        </w:rPr>
        <w:t>also increases</w:t>
      </w:r>
      <w:r w:rsidR="004648B3">
        <w:rPr>
          <w:rFonts w:eastAsiaTheme="minorEastAsia"/>
          <w:sz w:val="22"/>
          <w:szCs w:val="22"/>
        </w:rPr>
        <w:t xml:space="preserve"> </w:t>
      </w:r>
      <w:r w:rsidR="004648B3">
        <w:rPr>
          <w:rFonts w:eastAsiaTheme="minorEastAsia"/>
          <w:sz w:val="22"/>
          <w:szCs w:val="22"/>
        </w:rPr>
        <w:fldChar w:fldCharType="begin" w:fldLock="1"/>
      </w:r>
      <w:r w:rsidR="0072169E">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4648B3">
        <w:rPr>
          <w:rFonts w:eastAsiaTheme="minorEastAsia"/>
          <w:sz w:val="22"/>
          <w:szCs w:val="22"/>
        </w:rPr>
        <w:fldChar w:fldCharType="separate"/>
      </w:r>
      <w:r w:rsidR="004648B3" w:rsidRPr="004648B3">
        <w:rPr>
          <w:rFonts w:eastAsiaTheme="minorEastAsia"/>
          <w:noProof/>
          <w:sz w:val="22"/>
          <w:szCs w:val="22"/>
        </w:rPr>
        <w:t>[16]</w:t>
      </w:r>
      <w:r w:rsidR="004648B3">
        <w:rPr>
          <w:rFonts w:eastAsiaTheme="minorEastAsia"/>
          <w:sz w:val="22"/>
          <w:szCs w:val="22"/>
        </w:rPr>
        <w:fldChar w:fldCharType="end"/>
      </w:r>
      <w:r w:rsidR="004A425E">
        <w:rPr>
          <w:rFonts w:eastAsiaTheme="minorEastAsia"/>
          <w:sz w:val="22"/>
          <w:szCs w:val="22"/>
        </w:rPr>
        <w:t>.</w:t>
      </w:r>
      <w:r w:rsidR="009753C3">
        <w:rPr>
          <w:rFonts w:eastAsiaTheme="minorEastAsia"/>
          <w:sz w:val="22"/>
          <w:szCs w:val="22"/>
        </w:rPr>
        <w:t xml:space="preserve"> The contact angle is related to the surface energy based on </w:t>
      </w:r>
      <w:r w:rsidR="005A46E4">
        <w:rPr>
          <w:rFonts w:eastAsiaTheme="minorEastAsia"/>
          <w:sz w:val="22"/>
          <w:szCs w:val="22"/>
        </w:rPr>
        <w:t>Young’s equation</w:t>
      </w:r>
      <w:r w:rsidR="00712D70">
        <w:rPr>
          <w:rFonts w:eastAsiaTheme="minorEastAsia"/>
          <w:sz w:val="22"/>
          <w:szCs w:val="22"/>
        </w:rPr>
        <w:t xml:space="preserve"> </w:t>
      </w:r>
      <w:r w:rsidR="00712D70">
        <w:rPr>
          <w:rFonts w:eastAsiaTheme="minorEastAsia"/>
          <w:sz w:val="22"/>
          <w:szCs w:val="22"/>
        </w:rPr>
        <w:fldChar w:fldCharType="begin" w:fldLock="1"/>
      </w:r>
      <w:r w:rsidR="006E2903">
        <w:rPr>
          <w:rFonts w:eastAsiaTheme="minorEastAsia"/>
          <w:sz w:val="22"/>
          <w:szCs w:val="22"/>
        </w:rPr>
        <w:instrText>ADDIN CSL_CITATION {"citationItems":[{"id":"ITEM-1","itemData":{"DOI":"10.1098/rstl.1805.0005","ISSN":"0261-0523","abstract":"It has already been asserted, by Mr. Monge and others, that the phenomena of capillary tubes are referable to the cohesive attraction of the superficial particles only of the fluids em­ployed, and that the surfaces must consequently be formed into curves of the nature of lintearias, which are supposed to be the results of a uniform tension of a surface, resisting the pressure of a fluid, either uniform, or varying according to a given law. Segner, who appears to have been the first that maintained a similar opinion, has shown in what manner the principle may be deduced from the doctrine of attraction, but his demonstration is complicated, and not perfectly satisfactory; and in applying the law to the forms of drops, he has neglected to consider the very material effects of the double curvature, which is evidently the cause of the want of a perfect coinci­dence of some of his experiments with his theory. Since the time of Segner, little has been done in investigating accurately and in detail the various consequences of the principle. It will perhaps be most agreeable to the experimental phi­losopher, although less consistent with the strict course of logical argument, to proceed in the first place to the comparison of this theory with the phenomena, and to inquire afterwards for its foundation in the ultimate properties of matter. But it is necessary to premise one observation, which appears to be new, and which is equally consistent with theory and with experiment; that is, that for each combination of a solid and a fluid, there is an appropriate angle of contact between the surfaces of the fluid, exposed to the air, and to the solid. This angle, for glass and water, and in all cases where a solid is perfectly wetted by a fluid, is evanescent: for glass and mer­cury, it is about 140°, in common temperatures, and when the mercury is moderately clean.","author":[{"dropping-particle":"","family":"Young","given":"Thomas","non-dropping-particle":"","parse-names":false,"suffix":""}],"container-title":"Philosophical Transactions of the Royal Society of London","id":"ITEM-1","issue":"1113","issued":{"date-parts":[["1805","12","31"]]},"page":"65-87","title":"An essay on the cohesion of fluids","type":"article-journal","volume":"95"},"uris":["http://www.mendeley.com/documents/?uuid=117a6581-0285-4485-9ded-19aca0849436"]}],"mendeley":{"formattedCitation":"[18]","plainTextFormattedCitation":"[18]","previouslyFormattedCitation":"[18]"},"properties":{"noteIndex":0},"schema":"https://github.com/citation-style-language/schema/raw/master/csl-citation.json"}</w:instrText>
      </w:r>
      <w:r w:rsidR="00712D70">
        <w:rPr>
          <w:rFonts w:eastAsiaTheme="minorEastAsia"/>
          <w:sz w:val="22"/>
          <w:szCs w:val="22"/>
        </w:rPr>
        <w:fldChar w:fldCharType="separate"/>
      </w:r>
      <w:r w:rsidR="00712D70" w:rsidRPr="00712D70">
        <w:rPr>
          <w:rFonts w:eastAsiaTheme="minorEastAsia"/>
          <w:noProof/>
          <w:sz w:val="22"/>
          <w:szCs w:val="22"/>
        </w:rPr>
        <w:t>[18]</w:t>
      </w:r>
      <w:r w:rsidR="00712D70">
        <w:rPr>
          <w:rFonts w:eastAsiaTheme="minorEastAsia"/>
          <w:sz w:val="22"/>
          <w:szCs w:val="22"/>
        </w:rPr>
        <w:fldChar w:fldCharType="end"/>
      </w:r>
      <w:r w:rsidR="005A46E4">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F1DF4" w14:paraId="3C666CB4" w14:textId="77777777" w:rsidTr="00F53F8C">
        <w:tc>
          <w:tcPr>
            <w:tcW w:w="1129" w:type="dxa"/>
            <w:vAlign w:val="center"/>
          </w:tcPr>
          <w:p w14:paraId="0BAC8471" w14:textId="77777777" w:rsidR="00BF1DF4" w:rsidRDefault="00BF1DF4" w:rsidP="00F53F8C">
            <w:pPr>
              <w:jc w:val="center"/>
              <w:rPr>
                <w:rFonts w:eastAsiaTheme="minorEastAsia"/>
                <w:i/>
                <w:sz w:val="22"/>
                <w:szCs w:val="22"/>
              </w:rPr>
            </w:pPr>
          </w:p>
        </w:tc>
        <w:tc>
          <w:tcPr>
            <w:tcW w:w="7230" w:type="dxa"/>
            <w:vAlign w:val="center"/>
          </w:tcPr>
          <w:p w14:paraId="74618DD5" w14:textId="357BCCCA" w:rsidR="00BF1DF4" w:rsidRPr="007D7D70" w:rsidRDefault="00BF1DF4" w:rsidP="00F53F8C">
            <w:pPr>
              <w:jc w:val="center"/>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func>
                  <m:funcPr>
                    <m:ctrlPr>
                      <w:rPr>
                        <w:rFonts w:ascii="Cambria Math" w:hAnsi="Cambria Math"/>
                        <w:i/>
                        <w:sz w:val="22"/>
                        <w:szCs w:val="22"/>
                      </w:rPr>
                    </m:ctrlPr>
                  </m:funcPr>
                  <m:fName>
                    <m:r>
                      <w:rPr>
                        <w:rFonts w:ascii="Cambria Math" w:hAnsi="Cambria Math"/>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c</m:t>
                            </m:r>
                          </m:sub>
                        </m:sSub>
                      </m:e>
                    </m:d>
                  </m:e>
                </m:func>
              </m:oMath>
            </m:oMathPara>
          </w:p>
        </w:tc>
        <w:tc>
          <w:tcPr>
            <w:tcW w:w="991" w:type="dxa"/>
            <w:vAlign w:val="center"/>
          </w:tcPr>
          <w:p w14:paraId="5D8B19B7" w14:textId="20FEB59A" w:rsidR="00BF1DF4" w:rsidRPr="00A14DDD" w:rsidRDefault="00A14DDD" w:rsidP="00F53F8C">
            <w:pPr>
              <w:jc w:val="center"/>
              <w:rPr>
                <w:i/>
                <w:iCs/>
                <w:color w:val="44546A" w:themeColor="text2"/>
                <w:sz w:val="18"/>
                <w:szCs w:val="18"/>
              </w:rPr>
            </w:pPr>
            <w:bookmarkStart w:id="4" w:name="_Ref42849804"/>
            <w:r>
              <w:rPr>
                <w:i/>
                <w:iCs/>
                <w:color w:val="44546A" w:themeColor="text2"/>
                <w:sz w:val="18"/>
                <w:szCs w:val="18"/>
              </w:rPr>
              <w:t>(</w:t>
            </w:r>
            <w:r w:rsidRPr="00A14DDD">
              <w:rPr>
                <w:i/>
                <w:iCs/>
                <w:color w:val="44546A" w:themeColor="text2"/>
                <w:sz w:val="18"/>
                <w:szCs w:val="18"/>
              </w:rPr>
              <w:fldChar w:fldCharType="begin"/>
            </w:r>
            <w:r w:rsidRPr="00A14DDD">
              <w:rPr>
                <w:i/>
                <w:iCs/>
                <w:color w:val="44546A" w:themeColor="text2"/>
                <w:sz w:val="18"/>
                <w:szCs w:val="18"/>
              </w:rPr>
              <w:instrText xml:space="preserve"> SEQ Equation \* ARABIC </w:instrText>
            </w:r>
            <w:r w:rsidRPr="00A14DDD">
              <w:rPr>
                <w:i/>
                <w:iCs/>
                <w:color w:val="44546A" w:themeColor="text2"/>
                <w:sz w:val="18"/>
                <w:szCs w:val="18"/>
              </w:rPr>
              <w:fldChar w:fldCharType="separate"/>
            </w:r>
            <w:r w:rsidR="00A93C58">
              <w:rPr>
                <w:i/>
                <w:iCs/>
                <w:noProof/>
                <w:color w:val="44546A" w:themeColor="text2"/>
                <w:sz w:val="18"/>
                <w:szCs w:val="18"/>
              </w:rPr>
              <w:t>1</w:t>
            </w:r>
            <w:r w:rsidRPr="00A14DDD">
              <w:rPr>
                <w:i/>
                <w:iCs/>
                <w:color w:val="44546A" w:themeColor="text2"/>
                <w:sz w:val="18"/>
                <w:szCs w:val="18"/>
              </w:rPr>
              <w:fldChar w:fldCharType="end"/>
            </w:r>
            <w:r>
              <w:rPr>
                <w:i/>
                <w:iCs/>
                <w:color w:val="44546A" w:themeColor="text2"/>
                <w:sz w:val="18"/>
                <w:szCs w:val="18"/>
              </w:rPr>
              <w:t>)</w:t>
            </w:r>
            <w:bookmarkEnd w:id="4"/>
          </w:p>
        </w:tc>
      </w:tr>
    </w:tbl>
    <w:p w14:paraId="2A4E8254" w14:textId="3AFB307A" w:rsidR="00013E56" w:rsidRDefault="00013E56" w:rsidP="007E16BD">
      <w:pPr>
        <w:spacing w:before="240" w:after="240"/>
        <w:rPr>
          <w:rFonts w:eastAsiaTheme="minorEastAsia"/>
          <w:sz w:val="22"/>
          <w:szCs w:val="22"/>
        </w:rPr>
      </w:pPr>
      <w:r>
        <w:rPr>
          <w:rFonts w:eastAsiaTheme="minorEastAsia"/>
          <w:sz w:val="22"/>
          <w:szCs w:val="22"/>
        </w:rPr>
        <w:t>Where:</w:t>
      </w:r>
    </w:p>
    <w:p w14:paraId="517F8293" w14:textId="746CF3F1" w:rsidR="00013E56" w:rsidRPr="00013E56" w:rsidRDefault="00013E56"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8C2D9E">
        <w:rPr>
          <w:rFonts w:eastAsiaTheme="minorEastAsia"/>
          <w:sz w:val="22"/>
          <w:szCs w:val="22"/>
        </w:rPr>
        <w:t xml:space="preserve"> is the surface energy </w:t>
      </w:r>
      <w:r w:rsidR="004F6363">
        <w:rPr>
          <w:rFonts w:eastAsiaTheme="minorEastAsia"/>
          <w:sz w:val="22"/>
          <w:szCs w:val="22"/>
        </w:rPr>
        <w:t>of gold</w:t>
      </w:r>
      <w:r w:rsidR="004764CE">
        <w:rPr>
          <w:rFonts w:eastAsiaTheme="minorEastAsia"/>
          <w:sz w:val="22"/>
          <w:szCs w:val="22"/>
        </w:rPr>
        <w:t>,</w:t>
      </w:r>
    </w:p>
    <w:p w14:paraId="75A6A346" w14:textId="73B8D412" w:rsidR="00013E56" w:rsidRPr="008C2D9E" w:rsidRDefault="008C2D9E"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F6363">
        <w:rPr>
          <w:rFonts w:eastAsiaTheme="minorEastAsia"/>
          <w:sz w:val="22"/>
          <w:szCs w:val="22"/>
        </w:rPr>
        <w:t xml:space="preserve"> is the surface energy of the glass substrate</w:t>
      </w:r>
      <w:r w:rsidR="00CF220E">
        <w:rPr>
          <w:rFonts w:eastAsiaTheme="minorEastAsia"/>
          <w:sz w:val="22"/>
          <w:szCs w:val="22"/>
        </w:rPr>
        <w:t xml:space="preserve"> in contact with the dot</w:t>
      </w:r>
      <w:r w:rsidR="004764CE">
        <w:rPr>
          <w:rFonts w:eastAsiaTheme="minorEastAsia"/>
          <w:sz w:val="22"/>
          <w:szCs w:val="22"/>
        </w:rPr>
        <w:t>, and</w:t>
      </w:r>
    </w:p>
    <w:p w14:paraId="3335DE8C" w14:textId="7BF68320" w:rsidR="008C2D9E" w:rsidRDefault="008C2D9E"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4F6363">
        <w:rPr>
          <w:rFonts w:eastAsiaTheme="minorEastAsia"/>
          <w:sz w:val="22"/>
          <w:szCs w:val="22"/>
        </w:rPr>
        <w:t xml:space="preserve"> is the surface tension between the gold and the substrate</w:t>
      </w:r>
      <w:r w:rsidR="004764CE">
        <w:rPr>
          <w:rFonts w:eastAsiaTheme="minorEastAsia"/>
          <w:sz w:val="22"/>
          <w:szCs w:val="22"/>
        </w:rPr>
        <w:t>.</w:t>
      </w:r>
    </w:p>
    <w:p w14:paraId="3B115019" w14:textId="76DE0A03" w:rsidR="004764CE" w:rsidRDefault="00677E1E" w:rsidP="004764CE">
      <w:pPr>
        <w:spacing w:before="240" w:after="240"/>
        <w:rPr>
          <w:rFonts w:eastAsiaTheme="minorEastAsia"/>
          <w:sz w:val="22"/>
          <w:szCs w:val="22"/>
        </w:rPr>
      </w:pPr>
      <w:r>
        <w:rPr>
          <w:rFonts w:eastAsiaTheme="minorEastAsia"/>
          <w:sz w:val="22"/>
          <w:szCs w:val="22"/>
        </w:rPr>
        <w:t>Based on Young’s equation</w:t>
      </w:r>
      <w:r w:rsidR="008D22F0">
        <w:rPr>
          <w:rFonts w:eastAsiaTheme="minorEastAsia"/>
          <w:sz w:val="22"/>
          <w:szCs w:val="22"/>
        </w:rPr>
        <w:t xml:space="preserve">, the total free energy </w:t>
      </w:r>
      <w:r w:rsidR="008D22F0" w:rsidRPr="00EF7117">
        <w:rPr>
          <w:rFonts w:eastAsiaTheme="minorEastAsia"/>
          <w:b/>
          <w:bCs/>
          <w:sz w:val="22"/>
          <w:szCs w:val="22"/>
        </w:rPr>
        <w:t>before annealing</w:t>
      </w:r>
      <w:r w:rsidR="008D22F0">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oMath>
      <w:r w:rsidR="00E8589B">
        <w:rPr>
          <w:rFonts w:eastAsiaTheme="minorEastAsia"/>
          <w:sz w:val="22"/>
          <w:szCs w:val="22"/>
        </w:rPr>
        <w:t xml:space="preserve"> </w:t>
      </w:r>
      <w:r w:rsidR="008D22F0">
        <w:rPr>
          <w:rFonts w:eastAsiaTheme="minorEastAsia"/>
          <w:sz w:val="22"/>
          <w:szCs w:val="22"/>
        </w:rPr>
        <w:t xml:space="preserve">of the gold-glass system can be </w:t>
      </w:r>
      <w:r w:rsidR="00B9244A">
        <w:rPr>
          <w:rFonts w:eastAsiaTheme="minorEastAsia"/>
          <w:sz w:val="22"/>
          <w:szCs w:val="22"/>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A14DDD" w14:paraId="589A8EDB" w14:textId="77777777" w:rsidTr="00F53F8C">
        <w:tc>
          <w:tcPr>
            <w:tcW w:w="1129" w:type="dxa"/>
            <w:vAlign w:val="center"/>
          </w:tcPr>
          <w:p w14:paraId="237A4A61" w14:textId="77777777" w:rsidR="00A14DDD" w:rsidRDefault="00A14DDD" w:rsidP="00F53F8C">
            <w:pPr>
              <w:jc w:val="center"/>
              <w:rPr>
                <w:rFonts w:eastAsiaTheme="minorEastAsia"/>
                <w:i/>
                <w:sz w:val="22"/>
                <w:szCs w:val="22"/>
              </w:rPr>
            </w:pPr>
          </w:p>
        </w:tc>
        <w:tc>
          <w:tcPr>
            <w:tcW w:w="7230" w:type="dxa"/>
            <w:vAlign w:val="center"/>
          </w:tcPr>
          <w:p w14:paraId="258421F0" w14:textId="0C105F2D" w:rsidR="00A14DDD" w:rsidRPr="007D7D70" w:rsidRDefault="003250A5"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m:oMathPara>
          </w:p>
        </w:tc>
        <w:tc>
          <w:tcPr>
            <w:tcW w:w="991" w:type="dxa"/>
            <w:vAlign w:val="center"/>
          </w:tcPr>
          <w:p w14:paraId="5916BE97" w14:textId="5BCBB055" w:rsidR="00A14DDD" w:rsidRPr="00A14DDD" w:rsidRDefault="00A14DDD" w:rsidP="00F53F8C">
            <w:pPr>
              <w:jc w:val="center"/>
              <w:rPr>
                <w:i/>
                <w:iCs/>
                <w:color w:val="44546A" w:themeColor="text2"/>
                <w:sz w:val="18"/>
                <w:szCs w:val="18"/>
              </w:rPr>
            </w:pPr>
          </w:p>
        </w:tc>
      </w:tr>
      <w:tr w:rsidR="003250A5" w14:paraId="5709A485" w14:textId="77777777" w:rsidTr="00F53F8C">
        <w:tc>
          <w:tcPr>
            <w:tcW w:w="1129" w:type="dxa"/>
            <w:vAlign w:val="center"/>
          </w:tcPr>
          <w:p w14:paraId="73EBC129" w14:textId="77777777" w:rsidR="003250A5" w:rsidRDefault="003250A5" w:rsidP="00F53F8C">
            <w:pPr>
              <w:jc w:val="center"/>
              <w:rPr>
                <w:rFonts w:eastAsiaTheme="minorEastAsia"/>
                <w:i/>
                <w:sz w:val="22"/>
                <w:szCs w:val="22"/>
              </w:rPr>
            </w:pPr>
          </w:p>
        </w:tc>
        <w:tc>
          <w:tcPr>
            <w:tcW w:w="7230" w:type="dxa"/>
            <w:vAlign w:val="center"/>
          </w:tcPr>
          <w:p w14:paraId="365E30DD" w14:textId="53E66429" w:rsidR="003250A5" w:rsidRPr="007D7D70" w:rsidRDefault="003250A5"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56856893" w14:textId="26029AD1" w:rsidR="003250A5" w:rsidRPr="00624FB9" w:rsidRDefault="003250A5" w:rsidP="00F53F8C">
            <w:pPr>
              <w:pStyle w:val="Caption"/>
              <w:keepNext/>
              <w:jc w:val="center"/>
            </w:pPr>
            <w:r>
              <w:rPr>
                <w:i w:val="0"/>
                <w:iCs w:val="0"/>
              </w:rPr>
              <w:t>(</w:t>
            </w:r>
            <w:r w:rsidR="00624FB9">
              <w:fldChar w:fldCharType="begin"/>
            </w:r>
            <w:r w:rsidR="00624FB9">
              <w:instrText xml:space="preserve"> SEQ Equation \* ARABIC </w:instrText>
            </w:r>
            <w:r w:rsidR="00624FB9">
              <w:fldChar w:fldCharType="separate"/>
            </w:r>
            <w:r w:rsidR="00A93C58">
              <w:rPr>
                <w:noProof/>
              </w:rPr>
              <w:t>2</w:t>
            </w:r>
            <w:r w:rsidR="00624FB9">
              <w:fldChar w:fldCharType="end"/>
            </w:r>
            <w:r>
              <w:rPr>
                <w:i w:val="0"/>
                <w:iCs w:val="0"/>
              </w:rPr>
              <w:t>)</w:t>
            </w:r>
          </w:p>
        </w:tc>
      </w:tr>
    </w:tbl>
    <w:p w14:paraId="592BE837" w14:textId="5E864F31" w:rsidR="000442B6" w:rsidRPr="0043485B" w:rsidRDefault="000442B6" w:rsidP="004764CE">
      <w:pPr>
        <w:spacing w:before="240" w:after="240"/>
      </w:pPr>
      <w:r>
        <w:rPr>
          <w:rFonts w:eastAsiaTheme="minorEastAsia"/>
          <w:iCs/>
          <w:sz w:val="22"/>
          <w:szCs w:val="22"/>
        </w:rPr>
        <w:t xml:space="preserve">Where: </w:t>
      </w:r>
      <m:oMath>
        <m:r>
          <w:rPr>
            <w:rFonts w:ascii="Cambria Math" w:eastAsiaTheme="minorEastAsia" w:hAnsi="Cambria Math"/>
            <w:sz w:val="22"/>
            <w:szCs w:val="22"/>
          </w:rPr>
          <m:t>A=</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w:r>
        <w:rPr>
          <w:rFonts w:eastAsiaTheme="minorEastAsia"/>
          <w:sz w:val="22"/>
          <w:szCs w:val="22"/>
        </w:rPr>
        <w:t xml:space="preserve"> </w:t>
      </w:r>
      <w:r w:rsidR="0043485B" w:rsidRPr="0043485B">
        <w:rPr>
          <w:i/>
          <w:iCs/>
          <w:color w:val="44546A" w:themeColor="text2"/>
          <w:sz w:val="18"/>
          <w:szCs w:val="18"/>
        </w:rPr>
        <w:t>(</w:t>
      </w:r>
      <w:r w:rsidR="0043485B" w:rsidRPr="0043485B">
        <w:rPr>
          <w:i/>
          <w:iCs/>
          <w:color w:val="44546A" w:themeColor="text2"/>
          <w:sz w:val="18"/>
          <w:szCs w:val="18"/>
        </w:rPr>
        <w:fldChar w:fldCharType="begin"/>
      </w:r>
      <w:r w:rsidR="0043485B" w:rsidRPr="0043485B">
        <w:rPr>
          <w:i/>
          <w:iCs/>
          <w:color w:val="44546A" w:themeColor="text2"/>
          <w:sz w:val="18"/>
          <w:szCs w:val="18"/>
        </w:rPr>
        <w:instrText xml:space="preserve"> SEQ Equation \* ARABIC </w:instrText>
      </w:r>
      <w:r w:rsidR="0043485B" w:rsidRPr="0043485B">
        <w:rPr>
          <w:i/>
          <w:iCs/>
          <w:color w:val="44546A" w:themeColor="text2"/>
          <w:sz w:val="18"/>
          <w:szCs w:val="18"/>
        </w:rPr>
        <w:fldChar w:fldCharType="separate"/>
      </w:r>
      <w:r w:rsidR="00A93C58">
        <w:rPr>
          <w:i/>
          <w:iCs/>
          <w:noProof/>
          <w:color w:val="44546A" w:themeColor="text2"/>
          <w:sz w:val="18"/>
          <w:szCs w:val="18"/>
        </w:rPr>
        <w:t>3</w:t>
      </w:r>
      <w:r w:rsidR="0043485B" w:rsidRPr="0043485B">
        <w:rPr>
          <w:i/>
          <w:iCs/>
          <w:color w:val="44546A" w:themeColor="text2"/>
          <w:sz w:val="18"/>
          <w:szCs w:val="18"/>
        </w:rPr>
        <w:fldChar w:fldCharType="end"/>
      </w:r>
      <w:r w:rsidR="0043485B" w:rsidRPr="0043485B">
        <w:rPr>
          <w:i/>
          <w:iCs/>
          <w:color w:val="44546A" w:themeColor="text2"/>
          <w:sz w:val="18"/>
          <w:szCs w:val="18"/>
        </w:rPr>
        <w:t>)</w:t>
      </w:r>
      <w:r w:rsidR="0043485B">
        <w:t xml:space="preserve"> </w:t>
      </w:r>
      <w:r>
        <w:rPr>
          <w:rFonts w:eastAsiaTheme="minorEastAsia"/>
          <w:sz w:val="22"/>
          <w:szCs w:val="22"/>
        </w:rPr>
        <w:t>is the area of the substrate</w:t>
      </w:r>
      <w:r w:rsidR="00981D1B">
        <w:rPr>
          <w:rFonts w:eastAsiaTheme="minorEastAsia"/>
          <w:sz w:val="22"/>
          <w:szCs w:val="22"/>
        </w:rPr>
        <w:t>,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43485B" w14:paraId="76F1F4C5" w14:textId="77777777" w:rsidTr="00F53F8C">
        <w:tc>
          <w:tcPr>
            <w:tcW w:w="1129" w:type="dxa"/>
            <w:vAlign w:val="center"/>
          </w:tcPr>
          <w:p w14:paraId="50AAA97D" w14:textId="77777777" w:rsidR="0043485B" w:rsidRDefault="0043485B" w:rsidP="00F53F8C">
            <w:pPr>
              <w:jc w:val="center"/>
              <w:rPr>
                <w:rFonts w:eastAsiaTheme="minorEastAsia"/>
                <w:i/>
                <w:sz w:val="22"/>
                <w:szCs w:val="22"/>
              </w:rPr>
            </w:pPr>
          </w:p>
        </w:tc>
        <w:tc>
          <w:tcPr>
            <w:tcW w:w="7230" w:type="dxa"/>
            <w:vAlign w:val="center"/>
          </w:tcPr>
          <w:p w14:paraId="3E34F528" w14:textId="162843FC" w:rsidR="0043485B" w:rsidRPr="007D7D70" w:rsidRDefault="0043485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10ADCF2F" w14:textId="336FB005" w:rsidR="0043485B" w:rsidRPr="00A14DDD" w:rsidRDefault="0043485B" w:rsidP="00F53F8C">
            <w:pPr>
              <w:jc w:val="center"/>
              <w:rPr>
                <w:i/>
                <w:iCs/>
                <w:color w:val="44546A" w:themeColor="text2"/>
                <w:sz w:val="18"/>
                <w:szCs w:val="18"/>
              </w:rPr>
            </w:pPr>
            <w:r>
              <w:rPr>
                <w:i/>
                <w:iCs/>
                <w:color w:val="44546A" w:themeColor="text2"/>
                <w:sz w:val="18"/>
                <w:szCs w:val="18"/>
              </w:rPr>
              <w:t>(</w:t>
            </w:r>
            <w:r w:rsidR="009613A1" w:rsidRPr="009613A1">
              <w:rPr>
                <w:i/>
                <w:iCs/>
                <w:color w:val="44546A" w:themeColor="text2"/>
                <w:sz w:val="18"/>
                <w:szCs w:val="18"/>
              </w:rPr>
              <w:fldChar w:fldCharType="begin"/>
            </w:r>
            <w:r w:rsidR="009613A1" w:rsidRPr="009613A1">
              <w:rPr>
                <w:i/>
                <w:iCs/>
                <w:color w:val="44546A" w:themeColor="text2"/>
                <w:sz w:val="18"/>
                <w:szCs w:val="18"/>
              </w:rPr>
              <w:instrText xml:space="preserve"> SEQ Equation \* ARABIC </w:instrText>
            </w:r>
            <w:r w:rsidR="009613A1" w:rsidRPr="009613A1">
              <w:rPr>
                <w:i/>
                <w:iCs/>
                <w:color w:val="44546A" w:themeColor="text2"/>
                <w:sz w:val="18"/>
                <w:szCs w:val="18"/>
              </w:rPr>
              <w:fldChar w:fldCharType="separate"/>
            </w:r>
            <w:r w:rsidR="00A93C58">
              <w:rPr>
                <w:i/>
                <w:iCs/>
                <w:noProof/>
                <w:color w:val="44546A" w:themeColor="text2"/>
                <w:sz w:val="18"/>
                <w:szCs w:val="18"/>
              </w:rPr>
              <w:t>4</w:t>
            </w:r>
            <w:r w:rsidR="009613A1" w:rsidRPr="009613A1">
              <w:rPr>
                <w:i/>
                <w:iCs/>
                <w:color w:val="44546A" w:themeColor="text2"/>
                <w:sz w:val="18"/>
                <w:szCs w:val="18"/>
              </w:rPr>
              <w:fldChar w:fldCharType="end"/>
            </w:r>
            <w:r>
              <w:rPr>
                <w:i/>
                <w:iCs/>
                <w:color w:val="44546A" w:themeColor="text2"/>
                <w:sz w:val="18"/>
                <w:szCs w:val="18"/>
              </w:rPr>
              <w:t>)</w:t>
            </w:r>
          </w:p>
        </w:tc>
      </w:tr>
    </w:tbl>
    <w:p w14:paraId="04C473F9" w14:textId="0F9DA3C3" w:rsidR="00EF7117" w:rsidRDefault="00EF7117" w:rsidP="004764CE">
      <w:pPr>
        <w:spacing w:before="240" w:after="240"/>
        <w:rPr>
          <w:rFonts w:eastAsiaTheme="minorEastAsia"/>
          <w:sz w:val="22"/>
          <w:szCs w:val="22"/>
        </w:rPr>
      </w:pPr>
      <w:r>
        <w:rPr>
          <w:rFonts w:eastAsiaTheme="minorEastAsia"/>
          <w:iCs/>
          <w:sz w:val="22"/>
          <w:szCs w:val="22"/>
        </w:rPr>
        <w:t xml:space="preserve">As the total free energy of the system </w:t>
      </w:r>
      <w:r w:rsidRPr="00EF7117">
        <w:rPr>
          <w:rFonts w:eastAsiaTheme="minorEastAsia"/>
          <w:b/>
          <w:bCs/>
          <w:iCs/>
          <w:sz w:val="22"/>
          <w:szCs w:val="22"/>
        </w:rPr>
        <w:t>during agglomeration</w:t>
      </w:r>
      <w:r>
        <w:rPr>
          <w:rFonts w:eastAsiaTheme="minorEastAsia"/>
          <w:iCs/>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E8589B">
        <w:rPr>
          <w:rFonts w:eastAsiaTheme="minorEastAsia"/>
          <w:sz w:val="22"/>
          <w:szCs w:val="22"/>
        </w:rPr>
        <w:t xml:space="preserve"> </w:t>
      </w:r>
      <w:r w:rsidR="00905BFB">
        <w:rPr>
          <w:rFonts w:eastAsiaTheme="minorEastAsia"/>
          <w:iCs/>
          <w:sz w:val="22"/>
          <w:szCs w:val="22"/>
        </w:rPr>
        <w:t xml:space="preserve">is comprised by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472C39">
        <w:rPr>
          <w:rFonts w:eastAsiaTheme="minorEastAsia"/>
          <w:iCs/>
          <w:sz w:val="22"/>
          <w:szCs w:val="22"/>
        </w:rPr>
        <w:t xml:space="preserv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72C3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864B86">
        <w:rPr>
          <w:rFonts w:eastAsiaTheme="minorEastAsia"/>
          <w:sz w:val="22"/>
          <w:szCs w:val="22"/>
        </w:rPr>
        <w:t>; it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1D78B4" w14:paraId="04D8E73C" w14:textId="77777777" w:rsidTr="00F53F8C">
        <w:tc>
          <w:tcPr>
            <w:tcW w:w="1129" w:type="dxa"/>
            <w:vAlign w:val="center"/>
          </w:tcPr>
          <w:p w14:paraId="71894257" w14:textId="77777777" w:rsidR="001D78B4" w:rsidRDefault="001D78B4" w:rsidP="00F53F8C">
            <w:pPr>
              <w:jc w:val="center"/>
              <w:rPr>
                <w:rFonts w:eastAsiaTheme="minorEastAsia"/>
                <w:i/>
                <w:sz w:val="22"/>
                <w:szCs w:val="22"/>
              </w:rPr>
            </w:pPr>
          </w:p>
        </w:tc>
        <w:tc>
          <w:tcPr>
            <w:tcW w:w="7230" w:type="dxa"/>
            <w:vAlign w:val="center"/>
          </w:tcPr>
          <w:p w14:paraId="39C2EF47" w14:textId="7EFF4166" w:rsidR="001D78B4" w:rsidRPr="007D7D70" w:rsidRDefault="001D78B4"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d>
                  <m:dPr>
                    <m:ctrlPr>
                      <w:rPr>
                        <w:rFonts w:ascii="Cambria Math" w:hAnsi="Cambria Math"/>
                        <w:i/>
                        <w:sz w:val="22"/>
                        <w:szCs w:val="22"/>
                      </w:rPr>
                    </m:ctrlPr>
                  </m:dPr>
                  <m:e>
                    <m:r>
                      <w:rPr>
                        <w:rFonts w:ascii="Cambria Math" w:hAnsi="Cambria Math"/>
                        <w:sz w:val="22"/>
                        <w:szCs w:val="22"/>
                      </w:rPr>
                      <m:t>A-</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e>
                </m:d>
              </m:oMath>
            </m:oMathPara>
          </w:p>
        </w:tc>
        <w:tc>
          <w:tcPr>
            <w:tcW w:w="991" w:type="dxa"/>
            <w:vAlign w:val="center"/>
          </w:tcPr>
          <w:p w14:paraId="06625163" w14:textId="02B12CB7" w:rsidR="001D78B4" w:rsidRPr="001D78B4" w:rsidRDefault="001D78B4" w:rsidP="00F53F8C">
            <w:pPr>
              <w:pStyle w:val="Caption"/>
              <w:keepNext/>
              <w:jc w:val="center"/>
            </w:pPr>
            <w:bookmarkStart w:id="5" w:name="_Ref42849823"/>
            <w:r>
              <w:rPr>
                <w:i w:val="0"/>
                <w:iCs w:val="0"/>
              </w:rPr>
              <w:t>(</w:t>
            </w:r>
            <w:r>
              <w:fldChar w:fldCharType="begin"/>
            </w:r>
            <w:r>
              <w:instrText xml:space="preserve"> SEQ Equation \* ARABIC </w:instrText>
            </w:r>
            <w:r>
              <w:fldChar w:fldCharType="separate"/>
            </w:r>
            <w:r w:rsidR="00A93C58">
              <w:rPr>
                <w:noProof/>
              </w:rPr>
              <w:t>5</w:t>
            </w:r>
            <w:r>
              <w:fldChar w:fldCharType="end"/>
            </w:r>
            <w:r>
              <w:rPr>
                <w:i w:val="0"/>
                <w:iCs w:val="0"/>
              </w:rPr>
              <w:t>)</w:t>
            </w:r>
            <w:bookmarkEnd w:id="5"/>
          </w:p>
        </w:tc>
      </w:tr>
    </w:tbl>
    <w:p w14:paraId="5312913B" w14:textId="04C013D1" w:rsidR="00251983" w:rsidRDefault="00251983" w:rsidP="004764CE">
      <w:pPr>
        <w:spacing w:before="240" w:after="240"/>
        <w:rPr>
          <w:rFonts w:eastAsiaTheme="minorEastAsia"/>
          <w:iCs/>
          <w:sz w:val="22"/>
          <w:szCs w:val="22"/>
        </w:rPr>
      </w:pPr>
      <w:r>
        <w:rPr>
          <w:rFonts w:eastAsiaTheme="minorEastAsia"/>
          <w:iCs/>
          <w:sz w:val="22"/>
          <w:szCs w:val="22"/>
        </w:rPr>
        <w:t>Where:</w:t>
      </w:r>
    </w:p>
    <w:p w14:paraId="57C4FBC3" w14:textId="5CC17A3E" w:rsidR="00251983" w:rsidRPr="00251983" w:rsidRDefault="00251983"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oMath>
      <w:r>
        <w:rPr>
          <w:rFonts w:eastAsiaTheme="minorEastAsia"/>
          <w:sz w:val="22"/>
          <w:szCs w:val="22"/>
        </w:rPr>
        <w:t xml:space="preserve"> is the </w:t>
      </w:r>
      <w:r w:rsidR="00F43000">
        <w:rPr>
          <w:rFonts w:eastAsiaTheme="minorEastAsia"/>
          <w:sz w:val="22"/>
          <w:szCs w:val="22"/>
        </w:rPr>
        <w:t xml:space="preserve">surface </w:t>
      </w:r>
      <w:r>
        <w:rPr>
          <w:rFonts w:eastAsiaTheme="minorEastAsia"/>
          <w:sz w:val="22"/>
          <w:szCs w:val="22"/>
        </w:rPr>
        <w:t>are</w:t>
      </w:r>
      <w:r w:rsidR="00F43000">
        <w:rPr>
          <w:rFonts w:eastAsiaTheme="minorEastAsia"/>
          <w:sz w:val="22"/>
          <w:szCs w:val="22"/>
        </w:rPr>
        <w:t>a of the gold dot, and</w:t>
      </w:r>
    </w:p>
    <w:p w14:paraId="540F3074" w14:textId="2FD2494E" w:rsidR="00251983" w:rsidRPr="00852BCF" w:rsidRDefault="00251983"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oMath>
      <w:r w:rsidR="00F43000">
        <w:rPr>
          <w:rFonts w:eastAsiaTheme="minorEastAsia"/>
          <w:sz w:val="22"/>
          <w:szCs w:val="22"/>
        </w:rPr>
        <w:t xml:space="preserve"> is the area </w:t>
      </w:r>
      <w:r w:rsidR="00852BCF">
        <w:rPr>
          <w:rFonts w:eastAsiaTheme="minorEastAsia"/>
          <w:sz w:val="22"/>
          <w:szCs w:val="22"/>
        </w:rPr>
        <w:t>in contact between the gold and the substrate.</w:t>
      </w:r>
    </w:p>
    <w:p w14:paraId="315303F0" w14:textId="5F1BACEF" w:rsidR="00852BCF" w:rsidRPr="002A0A3F" w:rsidRDefault="00DA5FC5" w:rsidP="00852BCF">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sidR="008E3A76" w:rsidRPr="008E3A76">
        <w:rPr>
          <w:rFonts w:eastAsiaTheme="minorEastAsia"/>
          <w:b/>
          <w:bCs/>
          <w:sz w:val="22"/>
          <w:szCs w:val="22"/>
        </w:rPr>
        <w:t>below 90°</w:t>
      </w:r>
      <w:r w:rsidR="008E3A76"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2067A3" w14:paraId="7AFE58EA" w14:textId="77777777" w:rsidTr="00F53F8C">
        <w:tc>
          <w:tcPr>
            <w:tcW w:w="1129" w:type="dxa"/>
            <w:vAlign w:val="center"/>
          </w:tcPr>
          <w:p w14:paraId="19C634A0" w14:textId="77777777" w:rsidR="002067A3" w:rsidRDefault="002067A3" w:rsidP="00F53F8C">
            <w:pPr>
              <w:jc w:val="center"/>
              <w:rPr>
                <w:rFonts w:eastAsiaTheme="minorEastAsia"/>
                <w:i/>
                <w:sz w:val="22"/>
                <w:szCs w:val="22"/>
              </w:rPr>
            </w:pPr>
          </w:p>
        </w:tc>
        <w:tc>
          <w:tcPr>
            <w:tcW w:w="7230" w:type="dxa"/>
            <w:vAlign w:val="center"/>
          </w:tcPr>
          <w:p w14:paraId="63DD96FE" w14:textId="6C41FE7B" w:rsidR="002067A3" w:rsidRPr="007D7D70" w:rsidRDefault="002067A3"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f>
                  <m:fPr>
                    <m:ctrlPr>
                      <w:rPr>
                        <w:rFonts w:ascii="Cambria Math" w:eastAsiaTheme="minorEastAsia" w:hAnsi="Cambria Math"/>
                        <w:i/>
                        <w:sz w:val="22"/>
                        <w:szCs w:val="22"/>
                      </w:rPr>
                    </m:ctrlPr>
                  </m:fPr>
                  <m:num>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oMath>
            </m:oMathPara>
          </w:p>
        </w:tc>
        <w:tc>
          <w:tcPr>
            <w:tcW w:w="991" w:type="dxa"/>
            <w:vAlign w:val="center"/>
          </w:tcPr>
          <w:p w14:paraId="46F6894E" w14:textId="1FBDD91B" w:rsidR="002067A3" w:rsidRPr="00FF5176" w:rsidRDefault="002067A3" w:rsidP="00F53F8C">
            <w:pPr>
              <w:pStyle w:val="Caption"/>
              <w:keepNext/>
              <w:jc w:val="center"/>
            </w:pPr>
            <w:bookmarkStart w:id="6" w:name="_Ref42849809"/>
            <w:r>
              <w:rPr>
                <w:i w:val="0"/>
                <w:iCs w:val="0"/>
              </w:rPr>
              <w:t>(</w:t>
            </w:r>
            <w:r w:rsidR="00FF5176">
              <w:fldChar w:fldCharType="begin"/>
            </w:r>
            <w:r w:rsidR="00FF5176">
              <w:instrText xml:space="preserve"> SEQ Equation \* ARABIC </w:instrText>
            </w:r>
            <w:r w:rsidR="00FF5176">
              <w:fldChar w:fldCharType="separate"/>
            </w:r>
            <w:r w:rsidR="00A93C58">
              <w:rPr>
                <w:noProof/>
              </w:rPr>
              <w:t>6</w:t>
            </w:r>
            <w:r w:rsidR="00FF5176">
              <w:fldChar w:fldCharType="end"/>
            </w:r>
            <w:r>
              <w:rPr>
                <w:i w:val="0"/>
                <w:iCs w:val="0"/>
              </w:rPr>
              <w:t>)</w:t>
            </w:r>
            <w:bookmarkEnd w:id="6"/>
          </w:p>
        </w:tc>
      </w:tr>
      <w:tr w:rsidR="002067A3" w14:paraId="6D9B6B67" w14:textId="77777777" w:rsidTr="00F53F8C">
        <w:tc>
          <w:tcPr>
            <w:tcW w:w="1129" w:type="dxa"/>
            <w:vAlign w:val="center"/>
          </w:tcPr>
          <w:p w14:paraId="0AA5F236" w14:textId="77777777" w:rsidR="002067A3" w:rsidRDefault="002067A3" w:rsidP="00F53F8C">
            <w:pPr>
              <w:jc w:val="center"/>
              <w:rPr>
                <w:rFonts w:eastAsiaTheme="minorEastAsia"/>
                <w:i/>
                <w:sz w:val="22"/>
                <w:szCs w:val="22"/>
              </w:rPr>
            </w:pPr>
          </w:p>
        </w:tc>
        <w:tc>
          <w:tcPr>
            <w:tcW w:w="7230" w:type="dxa"/>
            <w:vAlign w:val="center"/>
          </w:tcPr>
          <w:p w14:paraId="1B49B5FF" w14:textId="3C1D39D7" w:rsidR="002067A3" w:rsidRPr="007D7D70" w:rsidRDefault="002067A3"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m:oMathPara>
          </w:p>
        </w:tc>
        <w:tc>
          <w:tcPr>
            <w:tcW w:w="991" w:type="dxa"/>
            <w:vAlign w:val="center"/>
          </w:tcPr>
          <w:p w14:paraId="75D7A9D6" w14:textId="08340A3F" w:rsidR="002067A3" w:rsidRPr="00624FB9" w:rsidRDefault="002067A3" w:rsidP="00F53F8C">
            <w:pPr>
              <w:pStyle w:val="Caption"/>
              <w:keepNext/>
              <w:jc w:val="center"/>
            </w:pPr>
            <w:bookmarkStart w:id="7" w:name="_Ref42849811"/>
            <w:r w:rsidRPr="002067A3">
              <w:t>(</w:t>
            </w:r>
            <w:r w:rsidR="00FF5176">
              <w:fldChar w:fldCharType="begin"/>
            </w:r>
            <w:r w:rsidR="00FF5176">
              <w:instrText xml:space="preserve"> SEQ Equation \* ARABIC </w:instrText>
            </w:r>
            <w:r w:rsidR="00FF5176">
              <w:fldChar w:fldCharType="separate"/>
            </w:r>
            <w:r w:rsidR="00A93C58">
              <w:rPr>
                <w:noProof/>
              </w:rPr>
              <w:t>7</w:t>
            </w:r>
            <w:r w:rsidR="00FF5176">
              <w:fldChar w:fldCharType="end"/>
            </w:r>
            <w:r w:rsidRPr="002067A3">
              <w:t>)</w:t>
            </w:r>
            <w:bookmarkEnd w:id="7"/>
          </w:p>
        </w:tc>
      </w:tr>
    </w:tbl>
    <w:p w14:paraId="2653E428" w14:textId="71473D1A" w:rsidR="002F472D" w:rsidRPr="00BD4BBB" w:rsidRDefault="009011D8" w:rsidP="00852BCF">
      <w:pPr>
        <w:spacing w:before="240" w:after="240"/>
        <w:rPr>
          <w:rFonts w:eastAsiaTheme="minorEastAsia"/>
          <w:iCs/>
          <w:sz w:val="22"/>
          <w:szCs w:val="22"/>
        </w:rPr>
      </w:pPr>
      <w:r>
        <w:rPr>
          <w:rFonts w:eastAsiaTheme="minorEastAsia"/>
          <w:iCs/>
          <w:sz w:val="22"/>
          <w:szCs w:val="22"/>
        </w:rPr>
        <w:t xml:space="preserve">Therefore, substituting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4 \h </w:instrText>
      </w:r>
      <w:r w:rsidR="00905E5E" w:rsidRPr="00B57A56">
        <w:rPr>
          <w:i/>
          <w:iCs/>
          <w:color w:val="44546A" w:themeColor="text2"/>
          <w:sz w:val="18"/>
          <w:szCs w:val="18"/>
        </w:rPr>
      </w:r>
      <w:r w:rsidR="00B57A56">
        <w:rPr>
          <w:i/>
          <w:iCs/>
          <w:color w:val="44546A" w:themeColor="text2"/>
          <w:sz w:val="18"/>
          <w:szCs w:val="18"/>
        </w:rPr>
        <w:instrText xml:space="preserve"> \* MERGEFORMAT </w:instrText>
      </w:r>
      <w:r w:rsidR="00905E5E" w:rsidRPr="00B57A56">
        <w:rPr>
          <w:i/>
          <w:iCs/>
          <w:color w:val="44546A" w:themeColor="text2"/>
          <w:sz w:val="18"/>
          <w:szCs w:val="18"/>
        </w:rPr>
        <w:fldChar w:fldCharType="separate"/>
      </w:r>
      <w:r w:rsidR="00905E5E">
        <w:rPr>
          <w:i/>
          <w:iCs/>
          <w:color w:val="44546A" w:themeColor="text2"/>
          <w:sz w:val="18"/>
          <w:szCs w:val="18"/>
        </w:rPr>
        <w:t>(1)</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9 \h </w:instrText>
      </w:r>
      <w:r w:rsidR="00905E5E" w:rsidRPr="00B57A56">
        <w:rPr>
          <w:i/>
          <w:iCs/>
          <w:color w:val="44546A" w:themeColor="text2"/>
          <w:sz w:val="18"/>
          <w:szCs w:val="18"/>
        </w:rPr>
      </w:r>
      <w:r w:rsidR="00B57A56">
        <w:rPr>
          <w:i/>
          <w:iCs/>
          <w:color w:val="44546A" w:themeColor="text2"/>
          <w:sz w:val="18"/>
          <w:szCs w:val="18"/>
        </w:rPr>
        <w:instrText xml:space="preserve"> \* MERGEFORMAT </w:instrText>
      </w:r>
      <w:r w:rsidR="00905E5E" w:rsidRPr="00B57A56">
        <w:rPr>
          <w:i/>
          <w:iCs/>
          <w:color w:val="44546A" w:themeColor="text2"/>
          <w:sz w:val="18"/>
          <w:szCs w:val="18"/>
        </w:rPr>
        <w:fldChar w:fldCharType="separate"/>
      </w:r>
      <w:r w:rsidR="00905E5E">
        <w:rPr>
          <w:i/>
          <w:iCs/>
          <w:color w:val="44546A" w:themeColor="text2"/>
          <w:sz w:val="18"/>
          <w:szCs w:val="18"/>
        </w:rPr>
        <w:t>(</w:t>
      </w:r>
      <w:r w:rsidR="00905E5E" w:rsidRPr="00B57A56">
        <w:rPr>
          <w:i/>
          <w:iCs/>
          <w:color w:val="44546A" w:themeColor="text2"/>
          <w:sz w:val="18"/>
          <w:szCs w:val="18"/>
        </w:rPr>
        <w:t>6</w:t>
      </w:r>
      <w:r w:rsidR="00905E5E">
        <w:rPr>
          <w:i/>
          <w:iCs/>
          <w:color w:val="44546A" w:themeColor="text2"/>
          <w:sz w:val="18"/>
          <w:szCs w:val="18"/>
        </w:rPr>
        <w:t>)</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and</w:t>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11 \h </w:instrText>
      </w:r>
      <w:r w:rsidR="00905E5E" w:rsidRPr="00B57A56">
        <w:rPr>
          <w:i/>
          <w:iCs/>
          <w:color w:val="44546A" w:themeColor="text2"/>
          <w:sz w:val="18"/>
          <w:szCs w:val="18"/>
        </w:rPr>
      </w:r>
      <w:r w:rsidR="00B57A56">
        <w:rPr>
          <w:i/>
          <w:iCs/>
          <w:color w:val="44546A" w:themeColor="text2"/>
          <w:sz w:val="18"/>
          <w:szCs w:val="18"/>
        </w:rPr>
        <w:instrText xml:space="preserve"> \* MERGEFORMAT </w:instrText>
      </w:r>
      <w:r w:rsidR="00905E5E" w:rsidRPr="00B57A56">
        <w:rPr>
          <w:i/>
          <w:iCs/>
          <w:color w:val="44546A" w:themeColor="text2"/>
          <w:sz w:val="18"/>
          <w:szCs w:val="18"/>
        </w:rPr>
        <w:fldChar w:fldCharType="separate"/>
      </w:r>
      <w:r w:rsidR="00905E5E" w:rsidRPr="00B57A56">
        <w:rPr>
          <w:i/>
          <w:iCs/>
          <w:color w:val="44546A" w:themeColor="text2"/>
          <w:sz w:val="18"/>
          <w:szCs w:val="18"/>
        </w:rPr>
        <w:t>(7)</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in</w:t>
      </w:r>
      <w:r w:rsidR="00B57A56" w:rsidRPr="00B57A56">
        <w:rPr>
          <w:rFonts w:eastAsiaTheme="minorEastAsia"/>
          <w:iCs/>
          <w:sz w:val="22"/>
          <w:szCs w:val="22"/>
        </w:rPr>
        <w:t xml:space="preserve"> </w:t>
      </w:r>
      <w:r w:rsidR="00B57A56" w:rsidRPr="00B57A56">
        <w:rPr>
          <w:i/>
          <w:iCs/>
          <w:color w:val="44546A" w:themeColor="text2"/>
          <w:sz w:val="18"/>
          <w:szCs w:val="18"/>
        </w:rPr>
        <w:fldChar w:fldCharType="begin"/>
      </w:r>
      <w:r w:rsidR="00B57A56" w:rsidRPr="00B57A56">
        <w:rPr>
          <w:i/>
          <w:iCs/>
          <w:color w:val="44546A" w:themeColor="text2"/>
          <w:sz w:val="18"/>
          <w:szCs w:val="18"/>
        </w:rPr>
        <w:instrText xml:space="preserve"> REF _Ref42849823 \h </w:instrText>
      </w:r>
      <w:r w:rsidR="00B57A56" w:rsidRPr="00B57A56">
        <w:rPr>
          <w:i/>
          <w:iCs/>
          <w:color w:val="44546A" w:themeColor="text2"/>
          <w:sz w:val="18"/>
          <w:szCs w:val="18"/>
        </w:rPr>
      </w:r>
      <w:r w:rsidR="00B57A56">
        <w:rPr>
          <w:i/>
          <w:iCs/>
          <w:color w:val="44546A" w:themeColor="text2"/>
          <w:sz w:val="18"/>
          <w:szCs w:val="18"/>
        </w:rPr>
        <w:instrText xml:space="preserve"> \* MERGEFORMAT </w:instrText>
      </w:r>
      <w:r w:rsidR="00B57A56" w:rsidRPr="00B57A56">
        <w:rPr>
          <w:i/>
          <w:iCs/>
          <w:color w:val="44546A" w:themeColor="text2"/>
          <w:sz w:val="18"/>
          <w:szCs w:val="18"/>
        </w:rPr>
        <w:fldChar w:fldCharType="separate"/>
      </w:r>
      <w:r w:rsidR="00B57A56">
        <w:rPr>
          <w:i/>
          <w:iCs/>
          <w:color w:val="44546A" w:themeColor="text2"/>
          <w:sz w:val="18"/>
          <w:szCs w:val="18"/>
        </w:rPr>
        <w:t>(</w:t>
      </w:r>
      <w:r w:rsidR="00B57A56" w:rsidRPr="00B57A56">
        <w:rPr>
          <w:i/>
          <w:iCs/>
          <w:color w:val="44546A" w:themeColor="text2"/>
          <w:sz w:val="18"/>
          <w:szCs w:val="18"/>
        </w:rPr>
        <w:t>5</w:t>
      </w:r>
      <w:r w:rsidR="00B57A56">
        <w:rPr>
          <w:i/>
          <w:iCs/>
          <w:color w:val="44546A" w:themeColor="text2"/>
          <w:sz w:val="18"/>
          <w:szCs w:val="18"/>
        </w:rPr>
        <w:t>)</w:t>
      </w:r>
      <w:r w:rsidR="00B57A56" w:rsidRPr="00B57A56">
        <w:rPr>
          <w:i/>
          <w:iCs/>
          <w:color w:val="44546A" w:themeColor="text2"/>
          <w:sz w:val="18"/>
          <w:szCs w:val="18"/>
        </w:rPr>
        <w:fldChar w:fldCharType="end"/>
      </w:r>
      <w:r w:rsidR="00BD4BBB" w:rsidRPr="00BD4BBB">
        <w:rPr>
          <w:rFonts w:eastAsiaTheme="minorEastAsia"/>
          <w:iCs/>
          <w:sz w:val="22"/>
          <w:szCs w:val="22"/>
        </w:rPr>
        <w:t xml:space="preserve">,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BD4BBB">
        <w:rPr>
          <w:rFonts w:eastAsiaTheme="minorEastAsia"/>
          <w:iCs/>
          <w:sz w:val="22"/>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D4BBB" w14:paraId="6DF350A7" w14:textId="77777777" w:rsidTr="00F53F8C">
        <w:tc>
          <w:tcPr>
            <w:tcW w:w="1129" w:type="dxa"/>
            <w:vAlign w:val="center"/>
          </w:tcPr>
          <w:p w14:paraId="25E887C2" w14:textId="77777777" w:rsidR="00BD4BBB" w:rsidRDefault="00BD4BBB" w:rsidP="00F53F8C">
            <w:pPr>
              <w:jc w:val="center"/>
              <w:rPr>
                <w:rFonts w:eastAsiaTheme="minorEastAsia"/>
                <w:i/>
                <w:sz w:val="22"/>
                <w:szCs w:val="22"/>
              </w:rPr>
            </w:pPr>
          </w:p>
        </w:tc>
        <w:tc>
          <w:tcPr>
            <w:tcW w:w="7230" w:type="dxa"/>
            <w:vAlign w:val="center"/>
          </w:tcPr>
          <w:p w14:paraId="64ACEC39" w14:textId="2E32C767" w:rsidR="00BD4BBB" w:rsidRDefault="00BD4BB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1</m:t>
                    </m:r>
                    <m:r>
                      <w:rPr>
                        <w:rFonts w:ascii="Cambria Math" w:eastAsiaTheme="minorEastAsia" w:hAnsi="Cambria Math"/>
                        <w:sz w:val="22"/>
                        <w:szCs w:val="22"/>
                      </w:rPr>
                      <m:t>+</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r>
                          <w:rPr>
                            <w:rFonts w:ascii="Cambria Math" w:eastAsiaTheme="minorEastAsia" w:hAnsi="Cambria Math"/>
                            <w:sz w:val="22"/>
                            <w:szCs w:val="22"/>
                          </w:rPr>
                          <m:t>1</m:t>
                        </m:r>
                        <m:r>
                          <w:rPr>
                            <w:rFonts w:ascii="Cambria Math" w:eastAsiaTheme="minorEastAsia" w:hAnsi="Cambria Math"/>
                            <w:sz w:val="22"/>
                            <w:szCs w:val="22"/>
                          </w:rPr>
                          <m:t>+</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58EF433D" w14:textId="724B8C56" w:rsidR="00BD4BBB" w:rsidRPr="001D78B4" w:rsidRDefault="00BD4BBB" w:rsidP="00F53F8C">
            <w:pPr>
              <w:pStyle w:val="Caption"/>
              <w:keepNext/>
              <w:jc w:val="center"/>
            </w:pPr>
            <w:r>
              <w:rPr>
                <w:i w:val="0"/>
                <w:iCs w:val="0"/>
              </w:rPr>
              <w:t>(</w:t>
            </w:r>
            <w:r w:rsidR="009F53AB">
              <w:fldChar w:fldCharType="begin"/>
            </w:r>
            <w:r w:rsidR="009F53AB">
              <w:instrText xml:space="preserve"> SEQ Equation \* ARABIC </w:instrText>
            </w:r>
            <w:r w:rsidR="009F53AB">
              <w:fldChar w:fldCharType="separate"/>
            </w:r>
            <w:r w:rsidR="00A93C58">
              <w:rPr>
                <w:noProof/>
              </w:rPr>
              <w:t>8</w:t>
            </w:r>
            <w:r w:rsidR="009F53AB">
              <w:fldChar w:fldCharType="end"/>
            </w:r>
            <w:r>
              <w:rPr>
                <w:i w:val="0"/>
                <w:iCs w:val="0"/>
              </w:rPr>
              <w:t>)</w:t>
            </w:r>
          </w:p>
        </w:tc>
      </w:tr>
    </w:tbl>
    <w:p w14:paraId="0C0C79E1" w14:textId="5C43C1C4" w:rsidR="00136594" w:rsidRDefault="00B205CA" w:rsidP="00136594">
      <w:pPr>
        <w:spacing w:before="240" w:after="240"/>
        <w:rPr>
          <w:rFonts w:eastAsiaTheme="minorEastAsia"/>
          <w:iCs/>
          <w:sz w:val="22"/>
          <w:szCs w:val="22"/>
        </w:rPr>
      </w:pPr>
      <w:r>
        <w:rPr>
          <w:rFonts w:eastAsiaTheme="minorEastAsia"/>
          <w:iCs/>
          <w:sz w:val="22"/>
          <w:szCs w:val="22"/>
        </w:rPr>
        <w:t xml:space="preserve">The </w:t>
      </w:r>
      <w:r w:rsidR="003C7488">
        <w:rPr>
          <w:rFonts w:eastAsiaTheme="minorEastAsia"/>
          <w:iCs/>
          <w:sz w:val="22"/>
          <w:szCs w:val="22"/>
        </w:rPr>
        <w:t xml:space="preserve"> </w:t>
      </w:r>
      <w:r w:rsidR="00D91110">
        <w:rPr>
          <w:rFonts w:eastAsiaTheme="minorEastAsia"/>
          <w:iCs/>
          <w:sz w:val="22"/>
          <w:szCs w:val="22"/>
        </w:rPr>
        <w:t xml:space="preserve">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6E2903">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6E2903">
        <w:rPr>
          <w:rFonts w:eastAsiaTheme="minorEastAsia"/>
          <w:iCs/>
          <w:sz w:val="22"/>
          <w:szCs w:val="22"/>
        </w:rPr>
        <w:fldChar w:fldCharType="separate"/>
      </w:r>
      <w:r w:rsidR="006E2903" w:rsidRPr="006E2903">
        <w:rPr>
          <w:rFonts w:eastAsiaTheme="minorEastAsia"/>
          <w:iCs/>
          <w:noProof/>
          <w:sz w:val="22"/>
          <w:szCs w:val="22"/>
        </w:rPr>
        <w:t>[16]</w:t>
      </w:r>
      <w:r w:rsidR="006E2903">
        <w:rPr>
          <w:rFonts w:eastAsiaTheme="minorEastAsia"/>
          <w:iCs/>
          <w:sz w:val="22"/>
          <w:szCs w:val="22"/>
        </w:rPr>
        <w:fldChar w:fldCharType="end"/>
      </w:r>
      <w:r w:rsidR="00D91110">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D91110" w14:paraId="0F7F4129" w14:textId="77777777" w:rsidTr="008E7E4A">
        <w:tc>
          <w:tcPr>
            <w:tcW w:w="1129" w:type="dxa"/>
            <w:vAlign w:val="center"/>
          </w:tcPr>
          <w:p w14:paraId="1A658993" w14:textId="77777777" w:rsidR="00D91110" w:rsidRDefault="00D91110" w:rsidP="008E7E4A">
            <w:pPr>
              <w:jc w:val="center"/>
              <w:rPr>
                <w:rFonts w:eastAsiaTheme="minorEastAsia"/>
                <w:i/>
                <w:sz w:val="22"/>
                <w:szCs w:val="22"/>
              </w:rPr>
            </w:pPr>
          </w:p>
        </w:tc>
        <w:tc>
          <w:tcPr>
            <w:tcW w:w="7230" w:type="dxa"/>
            <w:vAlign w:val="center"/>
          </w:tcPr>
          <w:p w14:paraId="445B9A2E" w14:textId="58531C6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09369F05" w14:textId="2399F1E8" w:rsidR="00D91110" w:rsidRPr="00FF5176" w:rsidRDefault="00D91110" w:rsidP="008E7E4A">
            <w:pPr>
              <w:pStyle w:val="Caption"/>
              <w:keepNext/>
              <w:jc w:val="center"/>
            </w:pPr>
          </w:p>
        </w:tc>
      </w:tr>
      <w:tr w:rsidR="00D91110" w14:paraId="2E01CB6F" w14:textId="77777777" w:rsidTr="008E7E4A">
        <w:tc>
          <w:tcPr>
            <w:tcW w:w="1129" w:type="dxa"/>
            <w:vAlign w:val="center"/>
          </w:tcPr>
          <w:p w14:paraId="1FF37A2B" w14:textId="77777777" w:rsidR="00D91110" w:rsidRDefault="00D91110" w:rsidP="008E7E4A">
            <w:pPr>
              <w:jc w:val="center"/>
              <w:rPr>
                <w:rFonts w:eastAsiaTheme="minorEastAsia"/>
                <w:i/>
                <w:sz w:val="22"/>
                <w:szCs w:val="22"/>
              </w:rPr>
            </w:pPr>
          </w:p>
        </w:tc>
        <w:tc>
          <w:tcPr>
            <w:tcW w:w="7230" w:type="dxa"/>
            <w:vAlign w:val="center"/>
          </w:tcPr>
          <w:p w14:paraId="5AA286E8" w14:textId="2DE39E3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f>
                      <m:fPr>
                        <m:ctrlPr>
                          <w:rPr>
                            <w:rFonts w:ascii="Cambria Math" w:eastAsiaTheme="minorEastAsia" w:hAnsi="Cambria Math"/>
                            <w:i/>
                            <w:iCs/>
                            <w:sz w:val="22"/>
                            <w:szCs w:val="22"/>
                          </w:rPr>
                        </m:ctrlPr>
                      </m:fPr>
                      <m:num>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num>
                      <m:den>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e>
                </m:d>
              </m:oMath>
            </m:oMathPara>
          </w:p>
        </w:tc>
        <w:tc>
          <w:tcPr>
            <w:tcW w:w="991" w:type="dxa"/>
            <w:vAlign w:val="center"/>
          </w:tcPr>
          <w:p w14:paraId="281E5078" w14:textId="5B9C488A" w:rsidR="00D91110" w:rsidRPr="00624FB9" w:rsidRDefault="00D91110" w:rsidP="001E362A">
            <w:pPr>
              <w:pStyle w:val="Caption"/>
              <w:keepNext/>
              <w:jc w:val="center"/>
            </w:pPr>
            <w:r w:rsidRPr="002067A3">
              <w:t>(</w:t>
            </w:r>
            <w:r w:rsidR="001E362A">
              <w:fldChar w:fldCharType="begin"/>
            </w:r>
            <w:r w:rsidR="001E362A">
              <w:instrText xml:space="preserve"> SEQ Equation \* ARABIC </w:instrText>
            </w:r>
            <w:r w:rsidR="001E362A">
              <w:fldChar w:fldCharType="separate"/>
            </w:r>
            <w:r w:rsidR="00A93C58">
              <w:rPr>
                <w:noProof/>
              </w:rPr>
              <w:t>9</w:t>
            </w:r>
            <w:r w:rsidR="001E362A">
              <w:fldChar w:fldCharType="end"/>
            </w:r>
            <w:r w:rsidRPr="002067A3">
              <w:t>)</w:t>
            </w:r>
          </w:p>
        </w:tc>
      </w:tr>
    </w:tbl>
    <w:p w14:paraId="2460E578" w14:textId="4E5B372F" w:rsidR="00F1721A" w:rsidRPr="002A0A3F" w:rsidRDefault="00F1721A" w:rsidP="00F1721A">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Pr>
          <w:rFonts w:eastAsiaTheme="minorEastAsia"/>
          <w:b/>
          <w:bCs/>
          <w:sz w:val="22"/>
          <w:szCs w:val="22"/>
        </w:rPr>
        <w:t>above</w:t>
      </w:r>
      <w:r w:rsidRPr="008E3A76">
        <w:rPr>
          <w:rFonts w:eastAsiaTheme="minorEastAsia"/>
          <w:b/>
          <w:bCs/>
          <w:sz w:val="22"/>
          <w:szCs w:val="22"/>
        </w:rPr>
        <w:t xml:space="preserve"> 90°</w:t>
      </w:r>
      <w:r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F66EAF" w14:paraId="5746ACC5" w14:textId="77777777" w:rsidTr="008E7E4A">
        <w:tc>
          <w:tcPr>
            <w:tcW w:w="1129" w:type="dxa"/>
            <w:vAlign w:val="center"/>
          </w:tcPr>
          <w:p w14:paraId="0D595837" w14:textId="77777777" w:rsidR="00F66EAF" w:rsidRDefault="00F66EAF" w:rsidP="008E7E4A">
            <w:pPr>
              <w:jc w:val="center"/>
              <w:rPr>
                <w:rFonts w:eastAsiaTheme="minorEastAsia"/>
                <w:i/>
                <w:sz w:val="22"/>
                <w:szCs w:val="22"/>
              </w:rPr>
            </w:pPr>
          </w:p>
        </w:tc>
        <w:tc>
          <w:tcPr>
            <w:tcW w:w="7230" w:type="dxa"/>
            <w:vAlign w:val="center"/>
          </w:tcPr>
          <w:p w14:paraId="3799EACE" w14:textId="6534B32F" w:rsidR="00F66EAF" w:rsidRPr="001E362A" w:rsidRDefault="00F66EAF"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26D1BCDA" w14:textId="553B500E" w:rsidR="00F66EAF" w:rsidRPr="00FF5176" w:rsidRDefault="00F66EAF" w:rsidP="001E362A">
            <w:pPr>
              <w:pStyle w:val="Caption"/>
              <w:keepNext/>
              <w:jc w:val="center"/>
            </w:pPr>
            <w:bookmarkStart w:id="8" w:name="_Ref42850874"/>
            <w:r>
              <w:rPr>
                <w:i w:val="0"/>
                <w:iCs w:val="0"/>
              </w:rPr>
              <w:t>(</w:t>
            </w:r>
            <w:r w:rsidR="001E362A">
              <w:fldChar w:fldCharType="begin"/>
            </w:r>
            <w:r w:rsidR="001E362A">
              <w:instrText xml:space="preserve"> SEQ Equation \* ARABIC </w:instrText>
            </w:r>
            <w:r w:rsidR="001E362A">
              <w:fldChar w:fldCharType="separate"/>
            </w:r>
            <w:r w:rsidR="00A93C58">
              <w:rPr>
                <w:noProof/>
              </w:rPr>
              <w:t>10</w:t>
            </w:r>
            <w:r w:rsidR="001E362A">
              <w:fldChar w:fldCharType="end"/>
            </w:r>
            <w:r>
              <w:rPr>
                <w:i w:val="0"/>
                <w:iCs w:val="0"/>
              </w:rPr>
              <w:t>)</w:t>
            </w:r>
            <w:bookmarkEnd w:id="8"/>
          </w:p>
        </w:tc>
      </w:tr>
      <w:tr w:rsidR="00F66EAF" w14:paraId="54C86773" w14:textId="77777777" w:rsidTr="008E7E4A">
        <w:tc>
          <w:tcPr>
            <w:tcW w:w="1129" w:type="dxa"/>
            <w:vAlign w:val="center"/>
          </w:tcPr>
          <w:p w14:paraId="4D5ED689" w14:textId="77777777" w:rsidR="00F66EAF" w:rsidRDefault="00F66EAF" w:rsidP="008E7E4A">
            <w:pPr>
              <w:jc w:val="center"/>
              <w:rPr>
                <w:rFonts w:eastAsiaTheme="minorEastAsia"/>
                <w:i/>
                <w:sz w:val="22"/>
                <w:szCs w:val="22"/>
              </w:rPr>
            </w:pPr>
          </w:p>
        </w:tc>
        <w:tc>
          <w:tcPr>
            <w:tcW w:w="7230" w:type="dxa"/>
            <w:vAlign w:val="center"/>
          </w:tcPr>
          <w:p w14:paraId="4A591EDC" w14:textId="5C37F11D" w:rsidR="00F66EAF" w:rsidRPr="001E362A" w:rsidRDefault="00F66EAF"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oMath>
            </m:oMathPara>
          </w:p>
        </w:tc>
        <w:tc>
          <w:tcPr>
            <w:tcW w:w="991" w:type="dxa"/>
            <w:vAlign w:val="center"/>
          </w:tcPr>
          <w:p w14:paraId="5801B6A3" w14:textId="6386CA94" w:rsidR="00F66EAF" w:rsidRPr="00624FB9" w:rsidRDefault="00F66EAF" w:rsidP="001E362A">
            <w:pPr>
              <w:pStyle w:val="Caption"/>
              <w:keepNext/>
              <w:jc w:val="center"/>
            </w:pPr>
            <w:bookmarkStart w:id="9" w:name="_Ref42850877"/>
            <w:r w:rsidRPr="002067A3">
              <w:t>(</w:t>
            </w:r>
            <w:r w:rsidR="001E362A">
              <w:fldChar w:fldCharType="begin"/>
            </w:r>
            <w:r w:rsidR="001E362A">
              <w:instrText xml:space="preserve"> SEQ Equation \* ARABIC </w:instrText>
            </w:r>
            <w:r w:rsidR="001E362A">
              <w:fldChar w:fldCharType="separate"/>
            </w:r>
            <w:r w:rsidR="00A93C58">
              <w:rPr>
                <w:noProof/>
              </w:rPr>
              <w:t>11</w:t>
            </w:r>
            <w:r w:rsidR="001E362A">
              <w:fldChar w:fldCharType="end"/>
            </w:r>
            <w:r w:rsidRPr="002067A3">
              <w:t>)</w:t>
            </w:r>
            <w:bookmarkEnd w:id="9"/>
          </w:p>
        </w:tc>
      </w:tr>
    </w:tbl>
    <w:p w14:paraId="63C9F62A" w14:textId="57FC525D" w:rsidR="00D91110" w:rsidRDefault="008C0EE8" w:rsidP="00136594">
      <w:pPr>
        <w:spacing w:before="240" w:after="240"/>
        <w:rPr>
          <w:rFonts w:eastAsiaTheme="minorEastAsia"/>
          <w:iCs/>
          <w:sz w:val="22"/>
          <w:szCs w:val="22"/>
        </w:rPr>
      </w:pPr>
      <w:r>
        <w:rPr>
          <w:rFonts w:eastAsiaTheme="minorEastAsia"/>
          <w:iCs/>
          <w:sz w:val="22"/>
          <w:szCs w:val="22"/>
        </w:rPr>
        <w:t xml:space="preserve">Substituting </w:t>
      </w:r>
      <w:r w:rsidRPr="008C0EE8">
        <w:rPr>
          <w:i/>
          <w:iCs/>
          <w:color w:val="44546A" w:themeColor="text2"/>
          <w:sz w:val="18"/>
          <w:szCs w:val="18"/>
        </w:rPr>
        <w:fldChar w:fldCharType="begin"/>
      </w:r>
      <w:r w:rsidRPr="008C0EE8">
        <w:rPr>
          <w:i/>
          <w:iCs/>
          <w:color w:val="44546A" w:themeColor="text2"/>
          <w:sz w:val="18"/>
          <w:szCs w:val="18"/>
        </w:rPr>
        <w:instrText xml:space="preserve"> REF _Ref42849804 \h </w:instrText>
      </w:r>
      <w:r w:rsidRPr="008C0EE8">
        <w:rPr>
          <w:i/>
          <w:iCs/>
          <w:color w:val="44546A" w:themeColor="text2"/>
          <w:sz w:val="18"/>
          <w:szCs w:val="18"/>
        </w:rPr>
      </w:r>
      <w:r>
        <w:rPr>
          <w:i/>
          <w:iCs/>
          <w:color w:val="44546A" w:themeColor="text2"/>
          <w:sz w:val="18"/>
          <w:szCs w:val="18"/>
        </w:rPr>
        <w:instrText xml:space="preserve"> \* MERGEFORMAT </w:instrText>
      </w:r>
      <w:r w:rsidRPr="008C0EE8">
        <w:rPr>
          <w:i/>
          <w:iCs/>
          <w:color w:val="44546A" w:themeColor="text2"/>
          <w:sz w:val="18"/>
          <w:szCs w:val="18"/>
        </w:rPr>
        <w:fldChar w:fldCharType="separate"/>
      </w:r>
      <w:r>
        <w:rPr>
          <w:i/>
          <w:iCs/>
          <w:color w:val="44546A" w:themeColor="text2"/>
          <w:sz w:val="18"/>
          <w:szCs w:val="18"/>
        </w:rPr>
        <w:t>(1)</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4 \h </w:instrText>
      </w:r>
      <w:r w:rsidRPr="008C0EE8">
        <w:rPr>
          <w:i/>
          <w:iCs/>
          <w:color w:val="44546A" w:themeColor="text2"/>
          <w:sz w:val="18"/>
          <w:szCs w:val="18"/>
        </w:rPr>
      </w:r>
      <w:r>
        <w:rPr>
          <w:i/>
          <w:iCs/>
          <w:color w:val="44546A" w:themeColor="text2"/>
          <w:sz w:val="18"/>
          <w:szCs w:val="18"/>
        </w:rPr>
        <w:instrText xml:space="preserve"> \* MERGEFORMAT </w:instrText>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10</w:t>
      </w:r>
      <w:r>
        <w:rPr>
          <w:i/>
          <w:iCs/>
          <w:color w:val="44546A" w:themeColor="text2"/>
          <w:sz w:val="18"/>
          <w:szCs w:val="18"/>
        </w:rPr>
        <w:t>)</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7 \h </w:instrText>
      </w:r>
      <w:r w:rsidRPr="008C0EE8">
        <w:rPr>
          <w:i/>
          <w:iCs/>
          <w:color w:val="44546A" w:themeColor="text2"/>
          <w:sz w:val="18"/>
          <w:szCs w:val="18"/>
        </w:rPr>
      </w:r>
      <w:r>
        <w:rPr>
          <w:i/>
          <w:iCs/>
          <w:color w:val="44546A" w:themeColor="text2"/>
          <w:sz w:val="18"/>
          <w:szCs w:val="18"/>
        </w:rPr>
        <w:instrText xml:space="preserve"> \* MERGEFORMAT </w:instrText>
      </w:r>
      <w:r w:rsidRPr="008C0EE8">
        <w:rPr>
          <w:i/>
          <w:iCs/>
          <w:color w:val="44546A" w:themeColor="text2"/>
          <w:sz w:val="18"/>
          <w:szCs w:val="18"/>
        </w:rPr>
        <w:fldChar w:fldCharType="separate"/>
      </w:r>
      <w:r w:rsidRPr="008C0EE8">
        <w:rPr>
          <w:i/>
          <w:iCs/>
          <w:color w:val="44546A" w:themeColor="text2"/>
          <w:sz w:val="18"/>
          <w:szCs w:val="18"/>
        </w:rPr>
        <w:t>(11)</w:t>
      </w:r>
      <w:r w:rsidRPr="008C0EE8">
        <w:rPr>
          <w:i/>
          <w:iCs/>
          <w:color w:val="44546A" w:themeColor="text2"/>
          <w:sz w:val="18"/>
          <w:szCs w:val="18"/>
        </w:rPr>
        <w:fldChar w:fldCharType="end"/>
      </w:r>
      <w:r w:rsidR="00227D62" w:rsidRPr="00227D62">
        <w:rPr>
          <w:rFonts w:eastAsiaTheme="minorEastAsia"/>
          <w:iCs/>
          <w:sz w:val="22"/>
          <w:szCs w:val="22"/>
        </w:rPr>
        <w:t xml:space="preserve"> </w:t>
      </w:r>
      <w:r w:rsidRPr="00227D62">
        <w:rPr>
          <w:rFonts w:eastAsiaTheme="minorEastAsia"/>
          <w:iCs/>
          <w:sz w:val="22"/>
          <w:szCs w:val="22"/>
        </w:rPr>
        <w:t xml:space="preserve">in </w:t>
      </w:r>
      <w:r w:rsidRPr="008C0EE8">
        <w:rPr>
          <w:i/>
          <w:iCs/>
          <w:color w:val="44546A" w:themeColor="text2"/>
          <w:sz w:val="18"/>
          <w:szCs w:val="18"/>
        </w:rPr>
        <w:fldChar w:fldCharType="begin"/>
      </w:r>
      <w:r w:rsidRPr="008C0EE8">
        <w:rPr>
          <w:i/>
          <w:iCs/>
          <w:color w:val="44546A" w:themeColor="text2"/>
          <w:sz w:val="18"/>
          <w:szCs w:val="18"/>
        </w:rPr>
        <w:instrText xml:space="preserve"> REF _Ref42849823 \h </w:instrText>
      </w:r>
      <w:r w:rsidRPr="008C0EE8">
        <w:rPr>
          <w:i/>
          <w:iCs/>
          <w:color w:val="44546A" w:themeColor="text2"/>
          <w:sz w:val="18"/>
          <w:szCs w:val="18"/>
        </w:rPr>
      </w:r>
      <w:r w:rsidRPr="008C0EE8">
        <w:rPr>
          <w:i/>
          <w:iCs/>
          <w:color w:val="44546A" w:themeColor="text2"/>
          <w:sz w:val="18"/>
          <w:szCs w:val="18"/>
        </w:rPr>
        <w:instrText xml:space="preserve"> \* MERGEFORMAT </w:instrText>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5</w:t>
      </w:r>
      <w:r w:rsidRPr="008C0EE8">
        <w:rPr>
          <w:i/>
          <w:iCs/>
          <w:color w:val="44546A" w:themeColor="text2"/>
          <w:sz w:val="18"/>
          <w:szCs w:val="18"/>
        </w:rPr>
        <w:t>)</w:t>
      </w:r>
      <w:r w:rsidRPr="008C0EE8">
        <w:rPr>
          <w:i/>
          <w:iCs/>
          <w:color w:val="44546A" w:themeColor="text2"/>
          <w:sz w:val="18"/>
          <w:szCs w:val="18"/>
        </w:rPr>
        <w:fldChar w:fldCharType="end"/>
      </w:r>
      <w:r w:rsidR="00AA0AB1">
        <w:rPr>
          <w:rFonts w:eastAsiaTheme="minorEastAsia"/>
          <w:iCs/>
          <w:sz w:val="22"/>
          <w:szCs w:val="22"/>
        </w:rPr>
        <w:t xml:space="preserve"> </w:t>
      </w:r>
      <w:r w:rsidR="00E5709D">
        <w:rPr>
          <w:rFonts w:eastAsiaTheme="minorEastAsia"/>
          <w:iCs/>
          <w:sz w:val="22"/>
          <w:szCs w:val="22"/>
        </w:rPr>
        <w:t>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E5709D" w14:paraId="0F699701" w14:textId="77777777" w:rsidTr="008E7E4A">
        <w:tc>
          <w:tcPr>
            <w:tcW w:w="1129" w:type="dxa"/>
            <w:vAlign w:val="center"/>
          </w:tcPr>
          <w:p w14:paraId="146E508D" w14:textId="77777777" w:rsidR="00E5709D" w:rsidRDefault="00E5709D" w:rsidP="008E7E4A">
            <w:pPr>
              <w:jc w:val="center"/>
              <w:rPr>
                <w:rFonts w:eastAsiaTheme="minorEastAsia"/>
                <w:i/>
                <w:sz w:val="22"/>
                <w:szCs w:val="22"/>
              </w:rPr>
            </w:pPr>
          </w:p>
        </w:tc>
        <w:tc>
          <w:tcPr>
            <w:tcW w:w="7230" w:type="dxa"/>
            <w:vAlign w:val="center"/>
          </w:tcPr>
          <w:p w14:paraId="6714EF43" w14:textId="72DC3C1F" w:rsidR="00E5709D" w:rsidRPr="00D85F00" w:rsidRDefault="00E5709D"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2</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292BC677" w14:textId="699DF98B" w:rsidR="00E5709D" w:rsidRPr="00D85F00" w:rsidRDefault="00E5709D" w:rsidP="00D85F00">
            <w:pPr>
              <w:pStyle w:val="Caption"/>
              <w:keepNext/>
              <w:jc w:val="center"/>
            </w:pPr>
            <w:r w:rsidRPr="00D85F00">
              <w:rPr>
                <w:iCs w:val="0"/>
              </w:rPr>
              <w:t>(</w:t>
            </w:r>
            <w:r w:rsidR="00D85F00">
              <w:fldChar w:fldCharType="begin"/>
            </w:r>
            <w:r w:rsidR="00D85F00">
              <w:instrText xml:space="preserve"> SEQ Equation \* ARABIC </w:instrText>
            </w:r>
            <w:r w:rsidR="00D85F00">
              <w:fldChar w:fldCharType="separate"/>
            </w:r>
            <w:r w:rsidR="00A93C58">
              <w:rPr>
                <w:noProof/>
              </w:rPr>
              <w:t>12</w:t>
            </w:r>
            <w:r w:rsidR="00D85F00">
              <w:fldChar w:fldCharType="end"/>
            </w:r>
            <w:r w:rsidRPr="00D85F00">
              <w:rPr>
                <w:iCs w:val="0"/>
              </w:rPr>
              <w:t>)</w:t>
            </w:r>
          </w:p>
        </w:tc>
      </w:tr>
    </w:tbl>
    <w:p w14:paraId="35808B15" w14:textId="41D4BD75" w:rsidR="000A3F7A" w:rsidRDefault="000A3F7A" w:rsidP="000A3F7A">
      <w:pPr>
        <w:spacing w:before="240" w:after="240"/>
        <w:rPr>
          <w:rFonts w:eastAsiaTheme="minorEastAsia"/>
          <w:iCs/>
          <w:sz w:val="22"/>
          <w:szCs w:val="22"/>
        </w:rPr>
      </w:pPr>
      <w:r>
        <w:rPr>
          <w:rFonts w:eastAsiaTheme="minorEastAsia"/>
          <w:iCs/>
          <w:sz w:val="22"/>
          <w:szCs w:val="22"/>
        </w:rPr>
        <w:t>The change/decrease in surface free energy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ED504E">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6E2903">
        <w:rPr>
          <w:rFonts w:eastAsiaTheme="minorEastAsia"/>
          <w:iCs/>
          <w:sz w:val="22"/>
          <w:szCs w:val="22"/>
        </w:rPr>
        <w:fldChar w:fldCharType="separate"/>
      </w:r>
      <w:r w:rsidR="006E2903" w:rsidRPr="006E2903">
        <w:rPr>
          <w:rFonts w:eastAsiaTheme="minorEastAsia"/>
          <w:iCs/>
          <w:noProof/>
          <w:sz w:val="22"/>
          <w:szCs w:val="22"/>
        </w:rPr>
        <w:t>[16]</w:t>
      </w:r>
      <w:r w:rsidR="006E2903">
        <w:rPr>
          <w:rFonts w:eastAsiaTheme="minorEastAsia"/>
          <w:iCs/>
          <w:sz w:val="22"/>
          <w:szCs w:val="22"/>
        </w:rPr>
        <w:fldChar w:fldCharType="end"/>
      </w:r>
      <w:r>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A3F7A" w14:paraId="127A1109" w14:textId="77777777" w:rsidTr="008E7E4A">
        <w:tc>
          <w:tcPr>
            <w:tcW w:w="1129" w:type="dxa"/>
            <w:vAlign w:val="center"/>
          </w:tcPr>
          <w:p w14:paraId="1F6465BE" w14:textId="77777777" w:rsidR="000A3F7A" w:rsidRDefault="000A3F7A" w:rsidP="008E7E4A">
            <w:pPr>
              <w:jc w:val="center"/>
              <w:rPr>
                <w:rFonts w:eastAsiaTheme="minorEastAsia"/>
                <w:i/>
                <w:sz w:val="22"/>
                <w:szCs w:val="22"/>
              </w:rPr>
            </w:pPr>
          </w:p>
        </w:tc>
        <w:tc>
          <w:tcPr>
            <w:tcW w:w="7230" w:type="dxa"/>
            <w:vAlign w:val="center"/>
          </w:tcPr>
          <w:p w14:paraId="699FFDF1" w14:textId="3A2D59AF"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39DDF12D" w14:textId="77777777" w:rsidR="000A3F7A" w:rsidRPr="00D85F00" w:rsidRDefault="000A3F7A" w:rsidP="008E7E4A">
            <w:pPr>
              <w:pStyle w:val="Caption"/>
              <w:keepNext/>
              <w:jc w:val="center"/>
            </w:pPr>
          </w:p>
        </w:tc>
      </w:tr>
      <w:tr w:rsidR="000A3F7A" w14:paraId="2200ACA1" w14:textId="77777777" w:rsidTr="008E7E4A">
        <w:tc>
          <w:tcPr>
            <w:tcW w:w="1129" w:type="dxa"/>
            <w:vAlign w:val="center"/>
          </w:tcPr>
          <w:p w14:paraId="6FEC36E5" w14:textId="77777777" w:rsidR="000A3F7A" w:rsidRDefault="000A3F7A" w:rsidP="008E7E4A">
            <w:pPr>
              <w:jc w:val="center"/>
              <w:rPr>
                <w:rFonts w:eastAsiaTheme="minorEastAsia"/>
                <w:i/>
                <w:sz w:val="22"/>
                <w:szCs w:val="22"/>
              </w:rPr>
            </w:pPr>
          </w:p>
        </w:tc>
        <w:tc>
          <w:tcPr>
            <w:tcW w:w="7230" w:type="dxa"/>
            <w:vAlign w:val="center"/>
          </w:tcPr>
          <w:p w14:paraId="5402EAF9" w14:textId="7DDE5321"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e>
                </m:d>
              </m:oMath>
            </m:oMathPara>
          </w:p>
        </w:tc>
        <w:tc>
          <w:tcPr>
            <w:tcW w:w="991" w:type="dxa"/>
            <w:vAlign w:val="center"/>
          </w:tcPr>
          <w:p w14:paraId="0EFD2EFF" w14:textId="67A30CAF" w:rsidR="000A3F7A" w:rsidRPr="00D85F00" w:rsidRDefault="000A3F7A" w:rsidP="00D85F00">
            <w:pPr>
              <w:pStyle w:val="Caption"/>
              <w:keepNext/>
              <w:jc w:val="center"/>
            </w:pPr>
            <w:r w:rsidRPr="00D85F00">
              <w:t>(</w:t>
            </w:r>
            <w:r w:rsidR="00D85F00">
              <w:fldChar w:fldCharType="begin"/>
            </w:r>
            <w:r w:rsidR="00D85F00">
              <w:instrText xml:space="preserve"> SEQ Equation \* ARABIC </w:instrText>
            </w:r>
            <w:r w:rsidR="00D85F00">
              <w:fldChar w:fldCharType="separate"/>
            </w:r>
            <w:r w:rsidR="00A93C58">
              <w:rPr>
                <w:noProof/>
              </w:rPr>
              <w:t>13</w:t>
            </w:r>
            <w:r w:rsidR="00D85F00">
              <w:fldChar w:fldCharType="end"/>
            </w:r>
            <w:r w:rsidRPr="00D85F00">
              <w:t>)</w:t>
            </w:r>
          </w:p>
        </w:tc>
      </w:tr>
    </w:tbl>
    <w:p w14:paraId="05F0B0ED" w14:textId="3EA24D10" w:rsidR="00E5709D" w:rsidRDefault="001C7369" w:rsidP="00136594">
      <w:pPr>
        <w:spacing w:before="240" w:after="240"/>
        <w:rPr>
          <w:rFonts w:eastAsiaTheme="minorEastAsia"/>
          <w:iCs/>
          <w:sz w:val="22"/>
          <w:szCs w:val="22"/>
        </w:rPr>
      </w:pPr>
      <w:r>
        <w:rPr>
          <w:rFonts w:eastAsiaTheme="minorEastAsia"/>
          <w:iCs/>
          <w:sz w:val="22"/>
          <w:szCs w:val="22"/>
        </w:rPr>
        <w:t>On the other hand,</w:t>
      </w:r>
      <w:r w:rsidR="00ED504E">
        <w:rPr>
          <w:rFonts w:eastAsiaTheme="minorEastAsia"/>
          <w:iCs/>
          <w:sz w:val="22"/>
          <w:szCs w:val="22"/>
        </w:rPr>
        <w:t xml:space="preserve"> </w:t>
      </w:r>
      <w:r w:rsidR="00DB1F6E">
        <w:rPr>
          <w:rFonts w:eastAsiaTheme="minorEastAsia"/>
          <w:iCs/>
          <w:sz w:val="22"/>
          <w:szCs w:val="22"/>
        </w:rPr>
        <w:t>t</w:t>
      </w:r>
      <w:r w:rsidR="00F74901">
        <w:rPr>
          <w:rFonts w:eastAsiaTheme="minorEastAsia"/>
          <w:iCs/>
          <w:sz w:val="22"/>
          <w:szCs w:val="22"/>
        </w:rPr>
        <w:t xml:space="preserve">he volume of the gold </w:t>
      </w:r>
      <w:r w:rsidR="00CE73F5">
        <w:rPr>
          <w:rFonts w:eastAsiaTheme="minorEastAsia"/>
          <w:iCs/>
          <w:sz w:val="22"/>
          <w:szCs w:val="22"/>
        </w:rPr>
        <w:t>hemi</w:t>
      </w:r>
      <w:r w:rsidR="00F74901">
        <w:rPr>
          <w:rFonts w:eastAsiaTheme="minorEastAsia"/>
          <w:iCs/>
          <w:sz w:val="22"/>
          <w:szCs w:val="22"/>
        </w:rPr>
        <w:t xml:space="preserve">sphere can be computes as </w:t>
      </w:r>
      <w:r w:rsidR="00ED504E">
        <w:rPr>
          <w:rFonts w:eastAsiaTheme="minorEastAsia"/>
          <w:iCs/>
          <w:sz w:val="22"/>
          <w:szCs w:val="22"/>
        </w:rPr>
        <w:fldChar w:fldCharType="begin" w:fldLock="1"/>
      </w:r>
      <w:r w:rsidR="005B38B7">
        <w:rPr>
          <w:rFonts w:eastAsiaTheme="minorEastAsia"/>
          <w:iCs/>
          <w:sz w:val="22"/>
          <w:szCs w:val="22"/>
        </w:rPr>
        <w:instrText>ADDIN CSL_CITATION {"citationItems":[{"id":"ITEM-1","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1","issue":"4","issued":{"date-parts":[["2016","10","5"]]},"page":"042803","title":"Size-dependent contact angle and the wetting and drying transition of a droplet adsorbed onto a spherical substrate: Line-tension effect","type":"article-journal","volume":"94"},"uris":["http://www.mendeley.com/documents/?uuid=56f7a650-0ecb-4129-843e-e66b22a17275"]},{"id":"ITEM-2","itemData":{"DOI":"10.1007/978-981-10-6588-0_23-1","ISBN":"9789811065880","author":[{"dropping-particle":"","family":"Yoshino","given":"Masahiko","non-dropping-particle":"","parse-names":false,"suffix":""},{"dropping-particle":"","family":"Terano","given":"Motoki","non-dropping-particle":"","parse-names":false,"suffix":""}],"id":"ITEM-2","issued":{"date-parts":[["2018"]]},"page":"1-35","title":"Fabrication of Metallic Nanodot Arrays","type":"chapter"},"uris":["http://www.mendeley.com/documents/?uuid=44b19a8a-b9cf-426e-8083-13b97e019de6"]},{"id":"ITEM-3","itemData":{"abstract":"Water droplets on micro-patterned surfaces consisting of parallel grooves tens of microns in width and depth is considered, and a method for calculating the droplet volume on these surfaces is presented. This model which utilizes the elongated and parallel-sided nature of water droplets condensed on micro-grooved surfaces requires inputs from two water droplet images at I = 0q and I = 90q— namely, the droplet major axis, minor axis, height, and two contact angles. In this method, a circular cross-sectional area is extruded the length of the droplet where the chord of the extruded circle is fixed by the width of the droplet. The maximum apparent contact angle is assumed to occur along the side of the droplet because of the surface energy barrier to wetting caused by the grooves—a behavior that was observed experimentally. When applied to water droplets condensed onto a micro-grooved aluminum surface, this method was shown to calculate the actual droplet volume to within 10% for 88% of the droplets analyzed. This method is useful for estimating the volume of retained water droplets on micro-textured surfaces where the surface micro-channels are aligned parallel to gravity and both heat and mass transfer occur.","author":[{"dropping-particle":"","family":"Sommers","given":"Andrew","non-dropping-particle":"","parse-names":false,"suffix":""},{"dropping-particle":"","family":"Jacobi","given":"Anthony M","non-dropping-particle":"","parse-names":false,"suffix":""}],"container-title":"International Refrigeration and Air Conditioning Conference","id":"ITEM-3","issue":"1972","issued":{"date-parts":[["2008"]]},"page":"1-8","title":"Calculating the Volume of Water Droplets on Aluminum Surfaces","type":"article-journal"},"uris":["http://www.mendeley.com/documents/?uuid=73f99354-ee3e-4cc5-b0a6-4b9e0dbffa64"]}],"mendeley":{"formattedCitation":"[16,19,20]","plainTextFormattedCitation":"[16,19,20]","previouslyFormattedCitation":"[16,19]"},"properties":{"noteIndex":0},"schema":"https://github.com/citation-style-language/schema/raw/master/csl-citation.json"}</w:instrText>
      </w:r>
      <w:r w:rsidR="00ED504E">
        <w:rPr>
          <w:rFonts w:eastAsiaTheme="minorEastAsia"/>
          <w:iCs/>
          <w:sz w:val="22"/>
          <w:szCs w:val="22"/>
        </w:rPr>
        <w:fldChar w:fldCharType="separate"/>
      </w:r>
      <w:r w:rsidR="005B38B7" w:rsidRPr="005B38B7">
        <w:rPr>
          <w:rFonts w:eastAsiaTheme="minorEastAsia"/>
          <w:iCs/>
          <w:noProof/>
          <w:sz w:val="22"/>
          <w:szCs w:val="22"/>
        </w:rPr>
        <w:t>[16,19,20]</w:t>
      </w:r>
      <w:r w:rsidR="00ED504E">
        <w:rPr>
          <w:rFonts w:eastAsiaTheme="minorEastAsia"/>
          <w:iCs/>
          <w:sz w:val="22"/>
          <w:szCs w:val="22"/>
        </w:rPr>
        <w:fldChar w:fldCharType="end"/>
      </w:r>
      <w:r w:rsidR="00CE73F5">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CE73F5" w14:paraId="5C815857" w14:textId="77777777" w:rsidTr="008E7E4A">
        <w:tc>
          <w:tcPr>
            <w:tcW w:w="1129" w:type="dxa"/>
            <w:vAlign w:val="center"/>
          </w:tcPr>
          <w:p w14:paraId="19C38CCA" w14:textId="77777777" w:rsidR="00CE73F5" w:rsidRDefault="00CE73F5" w:rsidP="008E7E4A">
            <w:pPr>
              <w:jc w:val="center"/>
              <w:rPr>
                <w:rFonts w:eastAsiaTheme="minorEastAsia"/>
                <w:i/>
                <w:sz w:val="22"/>
                <w:szCs w:val="22"/>
              </w:rPr>
            </w:pPr>
          </w:p>
        </w:tc>
        <w:tc>
          <w:tcPr>
            <w:tcW w:w="7230" w:type="dxa"/>
            <w:vAlign w:val="center"/>
          </w:tcPr>
          <w:p w14:paraId="7DFCF3E0" w14:textId="2F95E70E" w:rsidR="00CE73F5" w:rsidRPr="00B03C13" w:rsidRDefault="00B03C13" w:rsidP="008E7E4A">
            <w:pPr>
              <w:jc w:val="center"/>
              <w:rPr>
                <w:rFonts w:eastAsiaTheme="minorEastAsia"/>
                <w:i/>
                <w:sz w:val="22"/>
                <w:szCs w:val="22"/>
              </w:rPr>
            </w:pPr>
            <m:oMathPara>
              <m:oMath>
                <m:r>
                  <w:rPr>
                    <w:rFonts w:ascii="Cambria Math" w:eastAsiaTheme="minorEastAsia" w:hAnsi="Cambria Math"/>
                    <w:sz w:val="22"/>
                    <w:szCs w:val="22"/>
                  </w:rPr>
                  <m:t>V=</m:t>
                </m:r>
                <m:f>
                  <m:fPr>
                    <m:ctrlPr>
                      <w:rPr>
                        <w:rFonts w:ascii="Cambria Math" w:eastAsiaTheme="minorEastAsia" w:hAnsi="Cambria Math"/>
                        <w:i/>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sz w:val="22"/>
                        <w:szCs w:val="22"/>
                      </w:rPr>
                    </m:ctrlPr>
                  </m:dPr>
                  <m:e>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6C24D80D" w14:textId="37D54CD7" w:rsidR="00CE73F5" w:rsidRPr="00D85F00" w:rsidRDefault="00CE73F5" w:rsidP="00A93C58">
            <w:pPr>
              <w:pStyle w:val="Caption"/>
              <w:keepNext/>
              <w:jc w:val="center"/>
            </w:pPr>
            <w:r w:rsidRPr="00D85F00">
              <w:rPr>
                <w:iCs w:val="0"/>
              </w:rPr>
              <w:t>(</w:t>
            </w:r>
            <w:r w:rsidR="00A93C58">
              <w:fldChar w:fldCharType="begin"/>
            </w:r>
            <w:r w:rsidR="00A93C58">
              <w:instrText xml:space="preserve"> SEQ Equation \* ARABIC </w:instrText>
            </w:r>
            <w:r w:rsidR="00A93C58">
              <w:fldChar w:fldCharType="separate"/>
            </w:r>
            <w:r w:rsidR="00A93C58">
              <w:rPr>
                <w:noProof/>
              </w:rPr>
              <w:t>14</w:t>
            </w:r>
            <w:r w:rsidR="00A93C58">
              <w:fldChar w:fldCharType="end"/>
            </w:r>
            <w:r w:rsidRPr="00D85F00">
              <w:rPr>
                <w:iCs w:val="0"/>
              </w:rPr>
              <w:t>)</w:t>
            </w:r>
          </w:p>
        </w:tc>
      </w:tr>
    </w:tbl>
    <w:p w14:paraId="0F8389EC" w14:textId="45E73080" w:rsidR="00136594" w:rsidRDefault="00234C0C" w:rsidP="00136594">
      <w:pPr>
        <w:spacing w:before="240" w:after="240"/>
        <w:rPr>
          <w:sz w:val="22"/>
          <w:szCs w:val="22"/>
        </w:rPr>
      </w:pPr>
      <w:r>
        <w:rPr>
          <w:sz w:val="22"/>
          <w:szCs w:val="22"/>
        </w:rPr>
        <w:t>A</w:t>
      </w:r>
      <w:r>
        <w:rPr>
          <w:sz w:val="22"/>
          <w:szCs w:val="22"/>
        </w:rPr>
        <w:t>ssum</w:t>
      </w:r>
      <w:r>
        <w:rPr>
          <w:sz w:val="22"/>
          <w:szCs w:val="22"/>
        </w:rPr>
        <w:t>ing</w:t>
      </w:r>
      <w:r>
        <w:rPr>
          <w:sz w:val="22"/>
          <w:szCs w:val="22"/>
        </w:rPr>
        <w:t xml:space="preserve"> that the metal volume is conserved throughout the dewetting process as the annealing temperature is above the melting point but below the boiling temperature of the deposited gold</w:t>
      </w:r>
      <w:r w:rsidR="00380BF3">
        <w:rPr>
          <w:sz w:val="22"/>
          <w:szCs w:val="22"/>
        </w:rPr>
        <w:t>, the volume of the hemisphere is equal to the initial gold film volume</w:t>
      </w:r>
      <w:r w:rsidR="00051F2D">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51F2D" w14:paraId="380793AC" w14:textId="77777777" w:rsidTr="008E7E4A">
        <w:tc>
          <w:tcPr>
            <w:tcW w:w="1129" w:type="dxa"/>
            <w:vAlign w:val="center"/>
          </w:tcPr>
          <w:p w14:paraId="5A8D6064" w14:textId="77777777" w:rsidR="00051F2D" w:rsidRDefault="00051F2D" w:rsidP="008E7E4A">
            <w:pPr>
              <w:jc w:val="center"/>
              <w:rPr>
                <w:rFonts w:eastAsiaTheme="minorEastAsia"/>
                <w:i/>
                <w:sz w:val="22"/>
                <w:szCs w:val="22"/>
              </w:rPr>
            </w:pPr>
          </w:p>
        </w:tc>
        <w:tc>
          <w:tcPr>
            <w:tcW w:w="7230" w:type="dxa"/>
            <w:vAlign w:val="center"/>
          </w:tcPr>
          <w:p w14:paraId="7CB7C287" w14:textId="3D466DE5" w:rsidR="00051F2D"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V=At</m:t>
                </m:r>
              </m:oMath>
            </m:oMathPara>
          </w:p>
        </w:tc>
        <w:tc>
          <w:tcPr>
            <w:tcW w:w="991" w:type="dxa"/>
            <w:vAlign w:val="center"/>
          </w:tcPr>
          <w:p w14:paraId="30AEABF5" w14:textId="77777777" w:rsidR="00051F2D" w:rsidRPr="00D85F00" w:rsidRDefault="00051F2D" w:rsidP="008E7E4A">
            <w:pPr>
              <w:pStyle w:val="Caption"/>
              <w:keepNext/>
              <w:jc w:val="center"/>
            </w:pPr>
          </w:p>
        </w:tc>
      </w:tr>
      <w:tr w:rsidR="00051F2D" w14:paraId="611E734C" w14:textId="77777777" w:rsidTr="008E7E4A">
        <w:tc>
          <w:tcPr>
            <w:tcW w:w="1129" w:type="dxa"/>
            <w:vAlign w:val="center"/>
          </w:tcPr>
          <w:p w14:paraId="15B8F3C5" w14:textId="77777777" w:rsidR="00051F2D" w:rsidRDefault="00051F2D" w:rsidP="008E7E4A">
            <w:pPr>
              <w:jc w:val="center"/>
              <w:rPr>
                <w:rFonts w:eastAsiaTheme="minorEastAsia"/>
                <w:i/>
                <w:sz w:val="22"/>
                <w:szCs w:val="22"/>
              </w:rPr>
            </w:pPr>
          </w:p>
        </w:tc>
        <w:tc>
          <w:tcPr>
            <w:tcW w:w="7230" w:type="dxa"/>
            <w:vAlign w:val="center"/>
          </w:tcPr>
          <w:p w14:paraId="736C8E93" w14:textId="353AD09B" w:rsidR="00051F2D" w:rsidRPr="00B03C13" w:rsidRDefault="00340960" w:rsidP="008E7E4A">
            <w:pPr>
              <w:jc w:val="center"/>
              <w:rPr>
                <w:rFonts w:eastAsiaTheme="minorEastAsia"/>
                <w:i/>
                <w:iCs/>
                <w:sz w:val="22"/>
                <w:szCs w:val="22"/>
              </w:rPr>
            </w:pPr>
            <m:oMathPara>
              <m:oMath>
                <m:f>
                  <m:fPr>
                    <m:ctrlPr>
                      <w:rPr>
                        <w:rFonts w:ascii="Cambria Math" w:eastAsiaTheme="minorEastAsia" w:hAnsi="Cambria Math"/>
                        <w:i/>
                        <w:iCs/>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iCs/>
                        <w:sz w:val="22"/>
                        <w:szCs w:val="22"/>
                      </w:rPr>
                    </m:ctrlPr>
                  </m:fPr>
                  <m:num>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iCs/>
                        <w:sz w:val="22"/>
                        <w:szCs w:val="22"/>
                      </w:rPr>
                    </m:ctrlPr>
                  </m:dPr>
                  <m:e>
                    <m:r>
                      <w:rPr>
                        <w:rFonts w:ascii="Cambria Math" w:eastAsiaTheme="minorEastAsia" w:hAnsi="Cambria Math"/>
                        <w:sz w:val="22"/>
                        <w:szCs w:val="22"/>
                      </w:rPr>
                      <m:t>2-3</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e>
                </m:d>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r>
                  <w:rPr>
                    <w:rFonts w:ascii="Cambria Math" w:eastAsiaTheme="minorEastAsia" w:hAnsi="Cambria Math"/>
                    <w:sz w:val="22"/>
                    <w:szCs w:val="22"/>
                  </w:rPr>
                  <m:t>t</m:t>
                </m:r>
              </m:oMath>
            </m:oMathPara>
          </w:p>
        </w:tc>
        <w:tc>
          <w:tcPr>
            <w:tcW w:w="991" w:type="dxa"/>
            <w:vAlign w:val="center"/>
          </w:tcPr>
          <w:p w14:paraId="26A69E95" w14:textId="2447DCE8" w:rsidR="00051F2D" w:rsidRPr="00D85F00" w:rsidRDefault="00051F2D" w:rsidP="008E7E4A">
            <w:pPr>
              <w:pStyle w:val="Caption"/>
              <w:keepNext/>
              <w:jc w:val="center"/>
            </w:pPr>
            <w:r w:rsidRPr="00D85F00">
              <w:t>(</w:t>
            </w:r>
            <w:r>
              <w:fldChar w:fldCharType="begin"/>
            </w:r>
            <w:r>
              <w:instrText xml:space="preserve"> SEQ Equation \* ARABIC </w:instrText>
            </w:r>
            <w:r>
              <w:fldChar w:fldCharType="separate"/>
            </w:r>
            <w:r w:rsidR="00340960">
              <w:rPr>
                <w:noProof/>
              </w:rPr>
              <w:t>15</w:t>
            </w:r>
            <w:r>
              <w:fldChar w:fldCharType="end"/>
            </w:r>
            <w:r w:rsidRPr="00D85F00">
              <w:t>)</w:t>
            </w:r>
          </w:p>
        </w:tc>
      </w:tr>
    </w:tbl>
    <w:p w14:paraId="513C66CE" w14:textId="310BD5A9" w:rsidR="00051F2D" w:rsidRDefault="006A1B8F" w:rsidP="00136594">
      <w:pPr>
        <w:spacing w:before="240" w:after="240"/>
        <w:rPr>
          <w:rFonts w:eastAsiaTheme="minorEastAsia"/>
          <w:iCs/>
          <w:sz w:val="22"/>
          <w:szCs w:val="22"/>
        </w:rPr>
      </w:pPr>
      <w:r>
        <w:rPr>
          <w:rFonts w:eastAsiaTheme="minorEastAsia"/>
          <w:iCs/>
          <w:sz w:val="22"/>
          <w:szCs w:val="22"/>
        </w:rPr>
        <w:lastRenderedPageBreak/>
        <w:t>Hence, the dot diamet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6A1B8F" w14:paraId="58987694" w14:textId="77777777" w:rsidTr="008E7E4A">
        <w:tc>
          <w:tcPr>
            <w:tcW w:w="1129" w:type="dxa"/>
            <w:vAlign w:val="center"/>
          </w:tcPr>
          <w:p w14:paraId="3187E528" w14:textId="77777777" w:rsidR="006A1B8F" w:rsidRDefault="006A1B8F" w:rsidP="008E7E4A">
            <w:pPr>
              <w:jc w:val="center"/>
              <w:rPr>
                <w:rFonts w:eastAsiaTheme="minorEastAsia"/>
                <w:i/>
                <w:sz w:val="22"/>
                <w:szCs w:val="22"/>
              </w:rPr>
            </w:pPr>
          </w:p>
        </w:tc>
        <w:tc>
          <w:tcPr>
            <w:tcW w:w="7230" w:type="dxa"/>
            <w:vAlign w:val="center"/>
          </w:tcPr>
          <w:p w14:paraId="456EF6CA" w14:textId="460494E7" w:rsidR="006A1B8F" w:rsidRPr="00A0781C" w:rsidRDefault="00A0781C" w:rsidP="008E7E4A">
            <w:pPr>
              <w:jc w:val="center"/>
              <w:rPr>
                <w:rFonts w:eastAsiaTheme="minorEastAsia"/>
                <w:i/>
                <w:sz w:val="22"/>
                <w:szCs w:val="22"/>
              </w:rPr>
            </w:pPr>
            <m:oMathPara>
              <m:oMath>
                <m:r>
                  <w:rPr>
                    <w:rFonts w:ascii="Cambria Math" w:eastAsiaTheme="minorEastAsia" w:hAnsi="Cambria Math"/>
                    <w:sz w:val="22"/>
                    <w:szCs w:val="22"/>
                  </w:rPr>
                  <m:t>D=</m:t>
                </m:r>
                <m:rad>
                  <m:radPr>
                    <m:ctrlPr>
                      <w:rPr>
                        <w:rFonts w:ascii="Cambria Math" w:eastAsiaTheme="minorEastAsia" w:hAnsi="Cambria Math"/>
                        <w:i/>
                        <w:sz w:val="22"/>
                        <w:szCs w:val="22"/>
                      </w:rPr>
                    </m:ctrlPr>
                  </m:radPr>
                  <m:deg>
                    <m:r>
                      <w:rPr>
                        <w:rFonts w:ascii="Cambria Math" w:hAnsi="Cambria Math"/>
                      </w:rPr>
                      <m:t>3</m:t>
                    </m:r>
                  </m:deg>
                  <m:e>
                    <m:f>
                      <m:fPr>
                        <m:ctrlPr>
                          <w:rPr>
                            <w:rFonts w:ascii="Cambria Math" w:eastAsiaTheme="minorEastAsia" w:hAnsi="Cambria Math"/>
                            <w:i/>
                            <w:sz w:val="22"/>
                            <w:szCs w:val="22"/>
                          </w:rPr>
                        </m:ctrlPr>
                      </m:fPr>
                      <m:num>
                        <m:r>
                          <w:rPr>
                            <w:rFonts w:ascii="Cambria Math" w:eastAsiaTheme="minorEastAsia" w:hAnsi="Cambria Math"/>
                            <w:sz w:val="22"/>
                            <w:szCs w:val="22"/>
                          </w:rPr>
                          <m:t>6</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r>
                          <w:rPr>
                            <w:rFonts w:ascii="Cambria Math" w:eastAsiaTheme="minorEastAsia" w:hAnsi="Cambria Math"/>
                            <w:sz w:val="22"/>
                            <w:szCs w:val="22"/>
                          </w:rPr>
                          <m:t>t</m:t>
                        </m:r>
                      </m:num>
                      <m:den>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e>
                </m:rad>
              </m:oMath>
            </m:oMathPara>
          </w:p>
        </w:tc>
        <w:tc>
          <w:tcPr>
            <w:tcW w:w="991" w:type="dxa"/>
            <w:vAlign w:val="center"/>
          </w:tcPr>
          <w:p w14:paraId="4CFE7342" w14:textId="31F8F695" w:rsidR="006A1B8F" w:rsidRPr="00D85F00" w:rsidRDefault="006A1B8F" w:rsidP="008E7E4A">
            <w:pPr>
              <w:pStyle w:val="Caption"/>
              <w:keepNext/>
              <w:jc w:val="center"/>
            </w:pPr>
            <w:r w:rsidRPr="00D85F00">
              <w:rPr>
                <w:iCs w:val="0"/>
              </w:rPr>
              <w:t>(</w:t>
            </w:r>
            <w:r>
              <w:fldChar w:fldCharType="begin"/>
            </w:r>
            <w:r>
              <w:instrText xml:space="preserve"> SEQ Equation \* ARABIC </w:instrText>
            </w:r>
            <w:r>
              <w:fldChar w:fldCharType="separate"/>
            </w:r>
            <w:r w:rsidR="00FA1B84">
              <w:rPr>
                <w:noProof/>
              </w:rPr>
              <w:t>16</w:t>
            </w:r>
            <w:r>
              <w:fldChar w:fldCharType="end"/>
            </w:r>
            <w:r w:rsidRPr="00D85F00">
              <w:rPr>
                <w:iCs w:val="0"/>
              </w:rPr>
              <w:t>)</w:t>
            </w:r>
          </w:p>
        </w:tc>
      </w:tr>
    </w:tbl>
    <w:p w14:paraId="737395E6" w14:textId="2E6D7570" w:rsidR="00DF7901" w:rsidRPr="00136594" w:rsidRDefault="003C7488" w:rsidP="00136594">
      <w:pPr>
        <w:spacing w:before="240" w:after="240"/>
        <w:rPr>
          <w:rFonts w:eastAsiaTheme="minorEastAsia"/>
          <w:iCs/>
          <w:sz w:val="22"/>
          <w:szCs w:val="22"/>
        </w:rPr>
      </w:pPr>
      <w:r>
        <w:rPr>
          <w:rFonts w:eastAsiaTheme="minorEastAsia"/>
          <w:iCs/>
          <w:sz w:val="22"/>
          <w:szCs w:val="22"/>
        </w:rPr>
        <w:t xml:space="preserve"> </w:t>
      </w:r>
    </w:p>
    <w:p w14:paraId="1B123D98" w14:textId="3922EDE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2654B706" w:rsidR="001343C2" w:rsidRDefault="001343C2" w:rsidP="007E16BD">
      <w:pPr>
        <w:spacing w:before="240" w:after="240"/>
        <w:rPr>
          <w:sz w:val="22"/>
          <w:szCs w:val="22"/>
        </w:rPr>
      </w:pPr>
    </w:p>
    <w:p w14:paraId="1AFE322E" w14:textId="7E7F9015" w:rsidR="001343C2" w:rsidRPr="007E16BD" w:rsidRDefault="001343C2" w:rsidP="007E16BD">
      <w:pPr>
        <w:spacing w:before="240" w:after="240"/>
        <w:rPr>
          <w:sz w:val="22"/>
          <w:szCs w:val="22"/>
        </w:rPr>
      </w:pPr>
    </w:p>
    <w:p w14:paraId="529047F1" w14:textId="41256677" w:rsidR="003E045D" w:rsidRPr="000C73FA" w:rsidRDefault="00301EC2" w:rsidP="000C73FA">
      <w:pPr>
        <w:spacing w:before="240" w:after="240"/>
        <w:rPr>
          <w:color w:val="1F4E79" w:themeColor="accent5" w:themeShade="80"/>
          <w:sz w:val="22"/>
          <w:szCs w:val="22"/>
        </w:rPr>
      </w:pPr>
      <w:r w:rsidRPr="000C73FA">
        <w:rPr>
          <w:b/>
          <w:bCs/>
          <w:color w:val="1F4E79" w:themeColor="accent5" w:themeShade="80"/>
          <w:sz w:val="22"/>
          <w:szCs w:val="22"/>
        </w:rPr>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p>
    <w:p w14:paraId="31C89D28" w14:textId="335FC91D" w:rsidR="00D81483" w:rsidRPr="005D73E3" w:rsidRDefault="00D81483" w:rsidP="007E16BD">
      <w:pPr>
        <w:pStyle w:val="Heading1"/>
        <w:numPr>
          <w:ilvl w:val="0"/>
          <w:numId w:val="12"/>
        </w:numPr>
        <w:spacing w:after="240"/>
        <w:ind w:left="426" w:hanging="426"/>
        <w:rPr>
          <w:sz w:val="28"/>
          <w:szCs w:val="28"/>
        </w:rPr>
      </w:pPr>
      <w:r w:rsidRPr="005D73E3">
        <w:rPr>
          <w:sz w:val="28"/>
          <w:szCs w:val="28"/>
        </w:rPr>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2F49D9B3"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nanoporous film given in the paper </w:t>
      </w:r>
      <w:r w:rsidR="00D31362" w:rsidRPr="005D73E3">
        <w:rPr>
          <w:b/>
          <w:bCs/>
          <w:smallCaps/>
          <w:sz w:val="28"/>
          <w:szCs w:val="28"/>
        </w:rPr>
        <w:t>“</w:t>
      </w:r>
      <w:r w:rsidRPr="005D73E3">
        <w:rPr>
          <w:b/>
          <w:bCs/>
          <w:smallCaps/>
          <w:sz w:val="28"/>
          <w:szCs w:val="28"/>
        </w:rPr>
        <w:t>Localized surface plasmon resonance of nanoporous gold</w:t>
      </w:r>
      <w:r w:rsidR="00D31362" w:rsidRPr="005D73E3">
        <w:rPr>
          <w:b/>
          <w:bCs/>
          <w:smallCaps/>
          <w:sz w:val="28"/>
          <w:szCs w:val="28"/>
        </w:rPr>
        <w:t>”</w:t>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6EF15B0F"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Nanoporous aluminum oxide membranes for biomedical micro hydraulic devices”</w:t>
      </w:r>
      <w:r w:rsidRPr="005D73E3">
        <w:rPr>
          <w:sz w:val="28"/>
          <w:szCs w:val="28"/>
        </w:rPr>
        <w:t xml:space="preserve"> 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1DCA12D6" w14:textId="15ED8D5F" w:rsidR="005B38B7" w:rsidRPr="005B38B7" w:rsidRDefault="008956EE" w:rsidP="005B38B7">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5B38B7" w:rsidRPr="005B38B7">
        <w:rPr>
          <w:rFonts w:ascii="Calibri" w:hAnsi="Calibri" w:cs="Calibri"/>
          <w:noProof/>
          <w:sz w:val="22"/>
        </w:rPr>
        <w:t>[1]</w:t>
      </w:r>
      <w:r w:rsidR="005B38B7" w:rsidRPr="005B38B7">
        <w:rPr>
          <w:rFonts w:ascii="Calibri" w:hAnsi="Calibri" w:cs="Calibri"/>
          <w:noProof/>
          <w:sz w:val="22"/>
        </w:rPr>
        <w:tab/>
        <w:t>P.W. Voorhees, The theory of Ostwald ripening, J. Stat. Phys. 38 (1985) 231–252. https://doi.org/10.1007/BF01017860.</w:t>
      </w:r>
    </w:p>
    <w:p w14:paraId="6C415DAD"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2]</w:t>
      </w:r>
      <w:r w:rsidRPr="005B38B7">
        <w:rPr>
          <w:rFonts w:ascii="Calibri" w:hAnsi="Calibri" w:cs="Calibri"/>
          <w:noProof/>
          <w:sz w:val="22"/>
        </w:rPr>
        <w:tab/>
        <w:t>P.W. Voorhees, Coarsening, Modeling Grain Growth, in: Encycl. Mater. Sci. Technol., Elsevier, 2001: pp. 1255–1258. https://doi.org/10.1016/B0-08-043152-6/00236-9.</w:t>
      </w:r>
    </w:p>
    <w:p w14:paraId="22B3B00F"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3]</w:t>
      </w:r>
      <w:r w:rsidRPr="005B38B7">
        <w:rPr>
          <w:rFonts w:ascii="Calibri" w:hAnsi="Calibri" w:cs="Calibri"/>
          <w:noProof/>
          <w:sz w:val="22"/>
        </w:rPr>
        <w:tab/>
        <w:t>A. Baldan, Progress in Ostwald ripening theories and their applications in nickel-base super alloys, J. Mater. Sci. 37 (2002) 2379–2405. https://doi.org/10.1023/A:1015408116016.</w:t>
      </w:r>
    </w:p>
    <w:p w14:paraId="6275ECD0"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4]</w:t>
      </w:r>
      <w:r w:rsidRPr="005B38B7">
        <w:rPr>
          <w:rFonts w:ascii="Calibri" w:hAnsi="Calibri" w:cs="Calibri"/>
          <w:noProof/>
          <w:sz w:val="22"/>
        </w:rPr>
        <w:tab/>
        <w:t>M. Lin, G. Gottstein, L.S. Shvindlerman, Generalized Gibbs-Thomson equation for nanoparticles at grain boundaries, Acta Mater. 129 (2017) 361–365. https://doi.org/10.1016/j.actamat.2017.03.007.</w:t>
      </w:r>
    </w:p>
    <w:p w14:paraId="610ADEB2"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5]</w:t>
      </w:r>
      <w:r w:rsidRPr="005B38B7">
        <w:rPr>
          <w:rFonts w:ascii="Calibri" w:hAnsi="Calibri" w:cs="Calibri"/>
          <w:noProof/>
          <w:sz w:val="22"/>
        </w:rPr>
        <w:tab/>
        <w:t>J.W. Gibbs, On the equilibrium of heterogeneous substances, Am. J. Sci. s3-16 (1878) 441–458. https://doi.org/10.2475/ajs.s3-16.96.441.</w:t>
      </w:r>
    </w:p>
    <w:p w14:paraId="790E4B85"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6]</w:t>
      </w:r>
      <w:r w:rsidRPr="005B38B7">
        <w:rPr>
          <w:rFonts w:ascii="Calibri" w:hAnsi="Calibri" w:cs="Calibri"/>
          <w:noProof/>
          <w:sz w:val="22"/>
        </w:rPr>
        <w:tab/>
        <w:t>C.C. Lee, C.C. Kuo, Optical coatings for displays and lighting, in: Opt. Thin Film. Coatings From Mater. to Appl., Elsevier Ltd, 2013: pp. 564–595. https://doi.org/10.1533/9780857097316.4.564.</w:t>
      </w:r>
    </w:p>
    <w:p w14:paraId="34742CFF"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7]</w:t>
      </w:r>
      <w:r w:rsidRPr="005B38B7">
        <w:rPr>
          <w:rFonts w:ascii="Calibri" w:hAnsi="Calibri" w:cs="Calibri"/>
          <w:noProof/>
          <w:sz w:val="22"/>
        </w:rPr>
        <w:tab/>
        <w:t>R. Grunwald, Thin Film Micro-Optics, Elsevier, 2007. https://doi.org/10.1016/B978-0-444-51746-3.X5000-7.</w:t>
      </w:r>
    </w:p>
    <w:p w14:paraId="67EEF9E4"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8]</w:t>
      </w:r>
      <w:r w:rsidRPr="005B38B7">
        <w:rPr>
          <w:rFonts w:ascii="Calibri" w:hAnsi="Calibri" w:cs="Calibri"/>
          <w:noProof/>
          <w:sz w:val="22"/>
        </w:rPr>
        <w:tab/>
        <w:t>P.P. Urone, R. Hinrichs, K. Dirks, M. Sharma, College Physics, OpenStax, 2012. https://openstax.org/books/college-physics/pages/preface.</w:t>
      </w:r>
    </w:p>
    <w:p w14:paraId="55F59610"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9]</w:t>
      </w:r>
      <w:r w:rsidRPr="005B38B7">
        <w:rPr>
          <w:rFonts w:ascii="Calibri" w:hAnsi="Calibri" w:cs="Calibri"/>
          <w:noProof/>
          <w:sz w:val="22"/>
        </w:rPr>
        <w:tab/>
        <w:t>M. Brindza, R.A. Flynn, J.S. Shirk, G. Beadie, Thin sample refractive index by transmission spectroscopy, Opt. Express. 22 (2014) 28537. https://doi.org/10.1364/OE.22.028537.</w:t>
      </w:r>
    </w:p>
    <w:p w14:paraId="498AD5C7"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0]</w:t>
      </w:r>
      <w:r w:rsidRPr="005B38B7">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6E3817B2"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1]</w:t>
      </w:r>
      <w:r w:rsidRPr="005B38B7">
        <w:rPr>
          <w:rFonts w:ascii="Calibri" w:hAnsi="Calibri" w:cs="Calibri"/>
          <w:noProof/>
          <w:sz w:val="22"/>
        </w:rPr>
        <w:tab/>
        <w:t>S.J. Henley, J.D. Carey, S.R.P. Silva, Pulsed-laser-induced nanoscale island formation in thin metal-on-oxide films, Phys. Rev. B. 72 (2005) 195408. https://doi.org/10.1103/PhysRevB.72.195408.</w:t>
      </w:r>
    </w:p>
    <w:p w14:paraId="78F1F0C9"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2]</w:t>
      </w:r>
      <w:r w:rsidRPr="005B38B7">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74AF493A"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3]</w:t>
      </w:r>
      <w:r w:rsidRPr="005B38B7">
        <w:rPr>
          <w:rFonts w:ascii="Calibri" w:hAnsi="Calibri" w:cs="Calibri"/>
          <w:noProof/>
          <w:sz w:val="22"/>
        </w:rPr>
        <w:tab/>
        <w:t>T. Höche∗, R. Böhme, J.W. Gerlach, B. Rauschenbach, F. Syrowatka, Nanoscale laser patterning of thin gold films, Philos. Mag. Lett. 86 (2006) 661–667. https://doi.org/10.1080/09500830600957357.</w:t>
      </w:r>
    </w:p>
    <w:p w14:paraId="039919CE"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4]</w:t>
      </w:r>
      <w:r w:rsidRPr="005B38B7">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237F9E53"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lastRenderedPageBreak/>
        <w:t>[15]</w:t>
      </w:r>
      <w:r w:rsidRPr="005B38B7">
        <w:rPr>
          <w:rFonts w:ascii="Calibri" w:hAnsi="Calibri" w:cs="Calibri"/>
          <w:noProof/>
          <w:sz w:val="22"/>
        </w:rPr>
        <w:tab/>
        <w:t>J. Lee, M. Nakamoto, T. Tanaka, Thermodynamic study on the melting of nanometer-sized gold particles on graphite substrate, J. Mater. Sci. 40 (2005) 2167–2171. https://doi.org/10.1007/s10853-005-1927-6.</w:t>
      </w:r>
    </w:p>
    <w:p w14:paraId="71E98940"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6]</w:t>
      </w:r>
      <w:r w:rsidRPr="005B38B7">
        <w:rPr>
          <w:rFonts w:ascii="Calibri" w:hAnsi="Calibri" w:cs="Calibri"/>
          <w:noProof/>
          <w:sz w:val="22"/>
        </w:rPr>
        <w:tab/>
        <w:t>M. Yoshino, M. Terano, Fabrication of Metallic Nanodot Arrays, in: 2018: pp. 1–35. https://doi.org/10.1007/978-981-10-6588-0_23-1.</w:t>
      </w:r>
    </w:p>
    <w:p w14:paraId="274357CF"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7]</w:t>
      </w:r>
      <w:r w:rsidRPr="005B38B7">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5D8C67E7"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8]</w:t>
      </w:r>
      <w:r w:rsidRPr="005B38B7">
        <w:rPr>
          <w:rFonts w:ascii="Calibri" w:hAnsi="Calibri" w:cs="Calibri"/>
          <w:noProof/>
          <w:sz w:val="22"/>
        </w:rPr>
        <w:tab/>
        <w:t>T. Young, An essay on the cohesion of fluids, Philos. Trans. R. Soc. London. 95 (1805) 65–87. https://doi.org/10.1098/rstl.1805.0005.</w:t>
      </w:r>
    </w:p>
    <w:p w14:paraId="6E7B0299"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19]</w:t>
      </w:r>
      <w:r w:rsidRPr="005B38B7">
        <w:rPr>
          <w:rFonts w:ascii="Calibri" w:hAnsi="Calibri" w:cs="Calibri"/>
          <w:noProof/>
          <w:sz w:val="22"/>
        </w:rPr>
        <w:tab/>
        <w:t>M. Iwamatsu, Size-dependent contact angle and the wetting and drying transition of a droplet adsorbed onto a spherical substrate: Line-tension effect, Phys. Rev. E. 94 (2016) 042803. https://doi.org/10.1103/PhysRevE.94.042803.</w:t>
      </w:r>
    </w:p>
    <w:p w14:paraId="001FA730" w14:textId="77777777" w:rsidR="005B38B7" w:rsidRPr="005B38B7" w:rsidRDefault="005B38B7" w:rsidP="005B38B7">
      <w:pPr>
        <w:widowControl w:val="0"/>
        <w:autoSpaceDE w:val="0"/>
        <w:autoSpaceDN w:val="0"/>
        <w:adjustRightInd w:val="0"/>
        <w:spacing w:before="240" w:after="240"/>
        <w:ind w:left="640" w:hanging="640"/>
        <w:rPr>
          <w:rFonts w:ascii="Calibri" w:hAnsi="Calibri" w:cs="Calibri"/>
          <w:noProof/>
          <w:sz w:val="22"/>
        </w:rPr>
      </w:pPr>
      <w:r w:rsidRPr="005B38B7">
        <w:rPr>
          <w:rFonts w:ascii="Calibri" w:hAnsi="Calibri" w:cs="Calibri"/>
          <w:noProof/>
          <w:sz w:val="22"/>
        </w:rPr>
        <w:t>[20]</w:t>
      </w:r>
      <w:r w:rsidRPr="005B38B7">
        <w:rPr>
          <w:rFonts w:ascii="Calibri" w:hAnsi="Calibri" w:cs="Calibri"/>
          <w:noProof/>
          <w:sz w:val="22"/>
        </w:rPr>
        <w:tab/>
        <w:t>A. Sommers, A.M. Jacobi, Calculating the Volume of Water Droplets on Aluminum Surfaces, Int. Refrig. Air Cond. Conf. (2008) 1–8.</w:t>
      </w:r>
    </w:p>
    <w:p w14:paraId="7213D98A" w14:textId="6E4E9BD1" w:rsidR="00544AAF" w:rsidRDefault="008956EE" w:rsidP="007E16BD">
      <w:pPr>
        <w:spacing w:before="240" w:after="240"/>
        <w:rPr>
          <w:sz w:val="22"/>
          <w:szCs w:val="22"/>
        </w:rPr>
      </w:pPr>
      <w:r>
        <w:rPr>
          <w:sz w:val="22"/>
          <w:szCs w:val="22"/>
        </w:rPr>
        <w:fldChar w:fldCharType="end"/>
      </w:r>
    </w:p>
    <w:sectPr w:rsidR="00544AAF" w:rsidSect="00600F4A">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C04247"/>
    <w:multiLevelType w:val="hybridMultilevel"/>
    <w:tmpl w:val="9B48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6395B52"/>
    <w:multiLevelType w:val="hybridMultilevel"/>
    <w:tmpl w:val="D068C20C"/>
    <w:lvl w:ilvl="0" w:tplc="0809000F">
      <w:start w:val="1"/>
      <w:numFmt w:val="decimal"/>
      <w:lvlText w:val="%1."/>
      <w:lvlJc w:val="left"/>
      <w:pPr>
        <w:ind w:left="72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FA5435"/>
    <w:multiLevelType w:val="hybridMultilevel"/>
    <w:tmpl w:val="6D6E7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52D205A7"/>
    <w:multiLevelType w:val="multilevel"/>
    <w:tmpl w:val="0409001D"/>
    <w:numStyleLink w:val="Style2"/>
  </w:abstractNum>
  <w:abstractNum w:abstractNumId="14"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2"/>
  </w:num>
  <w:num w:numId="5">
    <w:abstractNumId w:val="16"/>
  </w:num>
  <w:num w:numId="6">
    <w:abstractNumId w:val="1"/>
  </w:num>
  <w:num w:numId="7">
    <w:abstractNumId w:val="0"/>
  </w:num>
  <w:num w:numId="8">
    <w:abstractNumId w:val="8"/>
  </w:num>
  <w:num w:numId="9">
    <w:abstractNumId w:val="13"/>
  </w:num>
  <w:num w:numId="10">
    <w:abstractNumId w:val="5"/>
  </w:num>
  <w:num w:numId="11">
    <w:abstractNumId w:val="15"/>
  </w:num>
  <w:num w:numId="12">
    <w:abstractNumId w:val="9"/>
  </w:num>
  <w:num w:numId="13">
    <w:abstractNumId w:val="14"/>
  </w:num>
  <w:num w:numId="14">
    <w:abstractNumId w:val="6"/>
  </w:num>
  <w:num w:numId="15">
    <w:abstractNumId w:val="4"/>
  </w:num>
  <w:num w:numId="16">
    <w:abstractNumId w:val="17"/>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64AC"/>
    <w:rsid w:val="00006F49"/>
    <w:rsid w:val="0000714E"/>
    <w:rsid w:val="00013359"/>
    <w:rsid w:val="00013E56"/>
    <w:rsid w:val="000262FB"/>
    <w:rsid w:val="00027E98"/>
    <w:rsid w:val="0003444E"/>
    <w:rsid w:val="000442B6"/>
    <w:rsid w:val="00046DF5"/>
    <w:rsid w:val="00051F2D"/>
    <w:rsid w:val="00054FBA"/>
    <w:rsid w:val="00055D6E"/>
    <w:rsid w:val="00056886"/>
    <w:rsid w:val="0005782D"/>
    <w:rsid w:val="0006448C"/>
    <w:rsid w:val="00065751"/>
    <w:rsid w:val="00081106"/>
    <w:rsid w:val="0008432E"/>
    <w:rsid w:val="00087653"/>
    <w:rsid w:val="00092D33"/>
    <w:rsid w:val="00097551"/>
    <w:rsid w:val="000A0D1C"/>
    <w:rsid w:val="000A3F7A"/>
    <w:rsid w:val="000A4D2E"/>
    <w:rsid w:val="000B2C41"/>
    <w:rsid w:val="000C16CB"/>
    <w:rsid w:val="000C73FA"/>
    <w:rsid w:val="000D1866"/>
    <w:rsid w:val="000D5733"/>
    <w:rsid w:val="000E2DBA"/>
    <w:rsid w:val="000F2FE9"/>
    <w:rsid w:val="000F49AB"/>
    <w:rsid w:val="001024BF"/>
    <w:rsid w:val="0010336F"/>
    <w:rsid w:val="00107B01"/>
    <w:rsid w:val="00107B1D"/>
    <w:rsid w:val="00110362"/>
    <w:rsid w:val="00110F7D"/>
    <w:rsid w:val="00112267"/>
    <w:rsid w:val="001143C1"/>
    <w:rsid w:val="00115F97"/>
    <w:rsid w:val="001343C2"/>
    <w:rsid w:val="00136594"/>
    <w:rsid w:val="0014460C"/>
    <w:rsid w:val="00156230"/>
    <w:rsid w:val="00157486"/>
    <w:rsid w:val="00164301"/>
    <w:rsid w:val="00164FD5"/>
    <w:rsid w:val="00167614"/>
    <w:rsid w:val="00167E09"/>
    <w:rsid w:val="00167E63"/>
    <w:rsid w:val="00196B05"/>
    <w:rsid w:val="001A08DE"/>
    <w:rsid w:val="001A31C1"/>
    <w:rsid w:val="001A3786"/>
    <w:rsid w:val="001A3F3D"/>
    <w:rsid w:val="001C1BDA"/>
    <w:rsid w:val="001C1DB1"/>
    <w:rsid w:val="001C6B62"/>
    <w:rsid w:val="001C7369"/>
    <w:rsid w:val="001D4750"/>
    <w:rsid w:val="001D78B4"/>
    <w:rsid w:val="001D78C3"/>
    <w:rsid w:val="001E0B99"/>
    <w:rsid w:val="001E362A"/>
    <w:rsid w:val="00200C95"/>
    <w:rsid w:val="002053FD"/>
    <w:rsid w:val="00205D1E"/>
    <w:rsid w:val="002067A3"/>
    <w:rsid w:val="00216BB4"/>
    <w:rsid w:val="0021703A"/>
    <w:rsid w:val="00221E79"/>
    <w:rsid w:val="0022214C"/>
    <w:rsid w:val="00226383"/>
    <w:rsid w:val="00227D62"/>
    <w:rsid w:val="00230D35"/>
    <w:rsid w:val="00234366"/>
    <w:rsid w:val="00234C0C"/>
    <w:rsid w:val="002435E8"/>
    <w:rsid w:val="00244764"/>
    <w:rsid w:val="00247DDD"/>
    <w:rsid w:val="00247E23"/>
    <w:rsid w:val="002509D9"/>
    <w:rsid w:val="00251983"/>
    <w:rsid w:val="0025731D"/>
    <w:rsid w:val="002573E3"/>
    <w:rsid w:val="00264D42"/>
    <w:rsid w:val="00265028"/>
    <w:rsid w:val="00273A2F"/>
    <w:rsid w:val="002745A2"/>
    <w:rsid w:val="00276A96"/>
    <w:rsid w:val="00277B72"/>
    <w:rsid w:val="0028247C"/>
    <w:rsid w:val="00286A1F"/>
    <w:rsid w:val="002A0A3F"/>
    <w:rsid w:val="002A1960"/>
    <w:rsid w:val="002A74C6"/>
    <w:rsid w:val="002B156C"/>
    <w:rsid w:val="002B2E8C"/>
    <w:rsid w:val="002B4A1A"/>
    <w:rsid w:val="002B73FD"/>
    <w:rsid w:val="002C249A"/>
    <w:rsid w:val="002D0189"/>
    <w:rsid w:val="002D0A49"/>
    <w:rsid w:val="002D4A7F"/>
    <w:rsid w:val="002D527F"/>
    <w:rsid w:val="002D777D"/>
    <w:rsid w:val="002E0C87"/>
    <w:rsid w:val="002E3BE5"/>
    <w:rsid w:val="002F472D"/>
    <w:rsid w:val="00301EC2"/>
    <w:rsid w:val="00311B55"/>
    <w:rsid w:val="00321321"/>
    <w:rsid w:val="003235C6"/>
    <w:rsid w:val="003250A5"/>
    <w:rsid w:val="00336BE0"/>
    <w:rsid w:val="00336E05"/>
    <w:rsid w:val="00340960"/>
    <w:rsid w:val="003447FE"/>
    <w:rsid w:val="00345378"/>
    <w:rsid w:val="003472EC"/>
    <w:rsid w:val="00356075"/>
    <w:rsid w:val="0036095A"/>
    <w:rsid w:val="003668C0"/>
    <w:rsid w:val="00374F10"/>
    <w:rsid w:val="00380BF3"/>
    <w:rsid w:val="00386217"/>
    <w:rsid w:val="00393746"/>
    <w:rsid w:val="003944C6"/>
    <w:rsid w:val="00395BE2"/>
    <w:rsid w:val="00397763"/>
    <w:rsid w:val="003A1EED"/>
    <w:rsid w:val="003B17BF"/>
    <w:rsid w:val="003B39A1"/>
    <w:rsid w:val="003B5DB7"/>
    <w:rsid w:val="003C0C8F"/>
    <w:rsid w:val="003C114E"/>
    <w:rsid w:val="003C7488"/>
    <w:rsid w:val="003D04FE"/>
    <w:rsid w:val="003D1DD2"/>
    <w:rsid w:val="003D4BD3"/>
    <w:rsid w:val="003E045D"/>
    <w:rsid w:val="003E0AA6"/>
    <w:rsid w:val="003E4514"/>
    <w:rsid w:val="003E6DA6"/>
    <w:rsid w:val="003E7A8E"/>
    <w:rsid w:val="0041769F"/>
    <w:rsid w:val="00423C9F"/>
    <w:rsid w:val="00426A17"/>
    <w:rsid w:val="004301C1"/>
    <w:rsid w:val="00432F2B"/>
    <w:rsid w:val="004333F7"/>
    <w:rsid w:val="0043485B"/>
    <w:rsid w:val="004378FD"/>
    <w:rsid w:val="00441E1B"/>
    <w:rsid w:val="00444D19"/>
    <w:rsid w:val="00454985"/>
    <w:rsid w:val="00460DA5"/>
    <w:rsid w:val="004648B3"/>
    <w:rsid w:val="00467EC2"/>
    <w:rsid w:val="00472C39"/>
    <w:rsid w:val="00475A6B"/>
    <w:rsid w:val="004764CE"/>
    <w:rsid w:val="004805D7"/>
    <w:rsid w:val="004816A0"/>
    <w:rsid w:val="00490CEB"/>
    <w:rsid w:val="004936AD"/>
    <w:rsid w:val="00495E81"/>
    <w:rsid w:val="004969FF"/>
    <w:rsid w:val="004A425E"/>
    <w:rsid w:val="004A59C4"/>
    <w:rsid w:val="004D0362"/>
    <w:rsid w:val="004D07FD"/>
    <w:rsid w:val="004D3FB2"/>
    <w:rsid w:val="004D513D"/>
    <w:rsid w:val="004E077F"/>
    <w:rsid w:val="004E279D"/>
    <w:rsid w:val="004F533E"/>
    <w:rsid w:val="004F6029"/>
    <w:rsid w:val="004F6363"/>
    <w:rsid w:val="00505D45"/>
    <w:rsid w:val="00507801"/>
    <w:rsid w:val="005122CD"/>
    <w:rsid w:val="0051688D"/>
    <w:rsid w:val="00522F3C"/>
    <w:rsid w:val="005241FA"/>
    <w:rsid w:val="00526930"/>
    <w:rsid w:val="00532880"/>
    <w:rsid w:val="00536C17"/>
    <w:rsid w:val="00540E8D"/>
    <w:rsid w:val="00544AAF"/>
    <w:rsid w:val="0056395A"/>
    <w:rsid w:val="00564DF7"/>
    <w:rsid w:val="005657F6"/>
    <w:rsid w:val="00571FDF"/>
    <w:rsid w:val="00581818"/>
    <w:rsid w:val="00583E37"/>
    <w:rsid w:val="00585685"/>
    <w:rsid w:val="0059035F"/>
    <w:rsid w:val="00597D75"/>
    <w:rsid w:val="005A441A"/>
    <w:rsid w:val="005A46E4"/>
    <w:rsid w:val="005A75E9"/>
    <w:rsid w:val="005B1616"/>
    <w:rsid w:val="005B2791"/>
    <w:rsid w:val="005B38B7"/>
    <w:rsid w:val="005B5142"/>
    <w:rsid w:val="005C2148"/>
    <w:rsid w:val="005C4E54"/>
    <w:rsid w:val="005C79A3"/>
    <w:rsid w:val="005D2507"/>
    <w:rsid w:val="005D73E3"/>
    <w:rsid w:val="005E30B1"/>
    <w:rsid w:val="005E4A49"/>
    <w:rsid w:val="005F70FD"/>
    <w:rsid w:val="00600F4A"/>
    <w:rsid w:val="006070E9"/>
    <w:rsid w:val="00610E09"/>
    <w:rsid w:val="00615444"/>
    <w:rsid w:val="00616723"/>
    <w:rsid w:val="00621F75"/>
    <w:rsid w:val="00623FEC"/>
    <w:rsid w:val="006244EA"/>
    <w:rsid w:val="00624A68"/>
    <w:rsid w:val="00624FB9"/>
    <w:rsid w:val="00630928"/>
    <w:rsid w:val="00631EE2"/>
    <w:rsid w:val="006348A1"/>
    <w:rsid w:val="0063546D"/>
    <w:rsid w:val="006419D8"/>
    <w:rsid w:val="00641E50"/>
    <w:rsid w:val="0064255F"/>
    <w:rsid w:val="00652615"/>
    <w:rsid w:val="00653BA1"/>
    <w:rsid w:val="006660AB"/>
    <w:rsid w:val="00667E05"/>
    <w:rsid w:val="00673788"/>
    <w:rsid w:val="006765CC"/>
    <w:rsid w:val="00677E1E"/>
    <w:rsid w:val="0068210E"/>
    <w:rsid w:val="00690E00"/>
    <w:rsid w:val="006978DB"/>
    <w:rsid w:val="006A1B8F"/>
    <w:rsid w:val="006A7833"/>
    <w:rsid w:val="006B0399"/>
    <w:rsid w:val="006B13DD"/>
    <w:rsid w:val="006B729F"/>
    <w:rsid w:val="006C357D"/>
    <w:rsid w:val="006C4DFA"/>
    <w:rsid w:val="006C54CF"/>
    <w:rsid w:val="006D2315"/>
    <w:rsid w:val="006D28D6"/>
    <w:rsid w:val="006D556B"/>
    <w:rsid w:val="006E0596"/>
    <w:rsid w:val="006E2903"/>
    <w:rsid w:val="006E7B75"/>
    <w:rsid w:val="006F2936"/>
    <w:rsid w:val="00700D23"/>
    <w:rsid w:val="00703E7D"/>
    <w:rsid w:val="00710287"/>
    <w:rsid w:val="00712D70"/>
    <w:rsid w:val="00712D75"/>
    <w:rsid w:val="00721053"/>
    <w:rsid w:val="007214D0"/>
    <w:rsid w:val="0072169E"/>
    <w:rsid w:val="00723EC5"/>
    <w:rsid w:val="00732B60"/>
    <w:rsid w:val="00733315"/>
    <w:rsid w:val="007365D4"/>
    <w:rsid w:val="007370FC"/>
    <w:rsid w:val="00743AF0"/>
    <w:rsid w:val="00745BB6"/>
    <w:rsid w:val="007526A7"/>
    <w:rsid w:val="00753349"/>
    <w:rsid w:val="00754104"/>
    <w:rsid w:val="00754214"/>
    <w:rsid w:val="0075686F"/>
    <w:rsid w:val="0076178D"/>
    <w:rsid w:val="007623D5"/>
    <w:rsid w:val="0076650B"/>
    <w:rsid w:val="007716D0"/>
    <w:rsid w:val="00774EA7"/>
    <w:rsid w:val="007766C8"/>
    <w:rsid w:val="00777F6E"/>
    <w:rsid w:val="007814C3"/>
    <w:rsid w:val="00782905"/>
    <w:rsid w:val="0078581F"/>
    <w:rsid w:val="00794692"/>
    <w:rsid w:val="007A5E1B"/>
    <w:rsid w:val="007A7295"/>
    <w:rsid w:val="007B77DB"/>
    <w:rsid w:val="007C0B6C"/>
    <w:rsid w:val="007C706D"/>
    <w:rsid w:val="007C7289"/>
    <w:rsid w:val="007D0889"/>
    <w:rsid w:val="007D347F"/>
    <w:rsid w:val="007D482D"/>
    <w:rsid w:val="007D7D70"/>
    <w:rsid w:val="007E0930"/>
    <w:rsid w:val="007E16BD"/>
    <w:rsid w:val="007E2555"/>
    <w:rsid w:val="007F1633"/>
    <w:rsid w:val="00802BDD"/>
    <w:rsid w:val="00804493"/>
    <w:rsid w:val="00804B8A"/>
    <w:rsid w:val="00815E97"/>
    <w:rsid w:val="00823C12"/>
    <w:rsid w:val="0082479C"/>
    <w:rsid w:val="00834B6C"/>
    <w:rsid w:val="00840231"/>
    <w:rsid w:val="00841C9A"/>
    <w:rsid w:val="008470EC"/>
    <w:rsid w:val="00852BCF"/>
    <w:rsid w:val="00854720"/>
    <w:rsid w:val="00855AB1"/>
    <w:rsid w:val="00864B86"/>
    <w:rsid w:val="00865A4E"/>
    <w:rsid w:val="00865A50"/>
    <w:rsid w:val="00866A30"/>
    <w:rsid w:val="008828DD"/>
    <w:rsid w:val="00886598"/>
    <w:rsid w:val="00894A18"/>
    <w:rsid w:val="008956EE"/>
    <w:rsid w:val="008A27E4"/>
    <w:rsid w:val="008A5038"/>
    <w:rsid w:val="008B67D2"/>
    <w:rsid w:val="008C06E2"/>
    <w:rsid w:val="008C0EE8"/>
    <w:rsid w:val="008C2D9E"/>
    <w:rsid w:val="008C6124"/>
    <w:rsid w:val="008D1673"/>
    <w:rsid w:val="008D22F0"/>
    <w:rsid w:val="008D55DC"/>
    <w:rsid w:val="008D5D14"/>
    <w:rsid w:val="008E3A76"/>
    <w:rsid w:val="008E6FA3"/>
    <w:rsid w:val="008F2644"/>
    <w:rsid w:val="008F3B37"/>
    <w:rsid w:val="009011D8"/>
    <w:rsid w:val="00905BFB"/>
    <w:rsid w:val="00905E5E"/>
    <w:rsid w:val="009068F4"/>
    <w:rsid w:val="00907E93"/>
    <w:rsid w:val="0092283E"/>
    <w:rsid w:val="00925576"/>
    <w:rsid w:val="009305F6"/>
    <w:rsid w:val="009514BB"/>
    <w:rsid w:val="0095313C"/>
    <w:rsid w:val="00953CFC"/>
    <w:rsid w:val="00954387"/>
    <w:rsid w:val="00960A23"/>
    <w:rsid w:val="009613A1"/>
    <w:rsid w:val="00964A8B"/>
    <w:rsid w:val="009753C3"/>
    <w:rsid w:val="00976423"/>
    <w:rsid w:val="009811CA"/>
    <w:rsid w:val="00981D1B"/>
    <w:rsid w:val="009875D4"/>
    <w:rsid w:val="00995028"/>
    <w:rsid w:val="009A7B10"/>
    <w:rsid w:val="009B757D"/>
    <w:rsid w:val="009B7824"/>
    <w:rsid w:val="009C46DC"/>
    <w:rsid w:val="009D2934"/>
    <w:rsid w:val="009D296A"/>
    <w:rsid w:val="009D3EED"/>
    <w:rsid w:val="009E73F0"/>
    <w:rsid w:val="009F53AB"/>
    <w:rsid w:val="00A04A9B"/>
    <w:rsid w:val="00A0551F"/>
    <w:rsid w:val="00A0781C"/>
    <w:rsid w:val="00A07D8D"/>
    <w:rsid w:val="00A10966"/>
    <w:rsid w:val="00A137B5"/>
    <w:rsid w:val="00A14DDD"/>
    <w:rsid w:val="00A3189F"/>
    <w:rsid w:val="00A34366"/>
    <w:rsid w:val="00A35A78"/>
    <w:rsid w:val="00A44AFA"/>
    <w:rsid w:val="00A553E6"/>
    <w:rsid w:val="00A57ED5"/>
    <w:rsid w:val="00A645AB"/>
    <w:rsid w:val="00A65034"/>
    <w:rsid w:val="00A80B15"/>
    <w:rsid w:val="00A82987"/>
    <w:rsid w:val="00A90807"/>
    <w:rsid w:val="00A92769"/>
    <w:rsid w:val="00A93C58"/>
    <w:rsid w:val="00A958C2"/>
    <w:rsid w:val="00A96476"/>
    <w:rsid w:val="00AA0AB1"/>
    <w:rsid w:val="00AA5852"/>
    <w:rsid w:val="00AB113B"/>
    <w:rsid w:val="00AB1613"/>
    <w:rsid w:val="00AB4ABB"/>
    <w:rsid w:val="00AC19C7"/>
    <w:rsid w:val="00AC51B6"/>
    <w:rsid w:val="00AC7AD9"/>
    <w:rsid w:val="00AD45ED"/>
    <w:rsid w:val="00AF5C05"/>
    <w:rsid w:val="00AF6E94"/>
    <w:rsid w:val="00B00E92"/>
    <w:rsid w:val="00B03C13"/>
    <w:rsid w:val="00B05041"/>
    <w:rsid w:val="00B205CA"/>
    <w:rsid w:val="00B2627B"/>
    <w:rsid w:val="00B321A8"/>
    <w:rsid w:val="00B52D2E"/>
    <w:rsid w:val="00B547DA"/>
    <w:rsid w:val="00B57A56"/>
    <w:rsid w:val="00B60169"/>
    <w:rsid w:val="00B62835"/>
    <w:rsid w:val="00B6766F"/>
    <w:rsid w:val="00B8083F"/>
    <w:rsid w:val="00B83088"/>
    <w:rsid w:val="00B83A9D"/>
    <w:rsid w:val="00B86E25"/>
    <w:rsid w:val="00B9244A"/>
    <w:rsid w:val="00B93304"/>
    <w:rsid w:val="00B9575C"/>
    <w:rsid w:val="00BA0EC7"/>
    <w:rsid w:val="00BA4821"/>
    <w:rsid w:val="00BA6094"/>
    <w:rsid w:val="00BB5322"/>
    <w:rsid w:val="00BB609A"/>
    <w:rsid w:val="00BC0464"/>
    <w:rsid w:val="00BC3F4F"/>
    <w:rsid w:val="00BC418D"/>
    <w:rsid w:val="00BD4BBB"/>
    <w:rsid w:val="00BD62C4"/>
    <w:rsid w:val="00BE334A"/>
    <w:rsid w:val="00BF1DF4"/>
    <w:rsid w:val="00BF6F74"/>
    <w:rsid w:val="00C016DF"/>
    <w:rsid w:val="00C019F4"/>
    <w:rsid w:val="00C01BDC"/>
    <w:rsid w:val="00C02FA7"/>
    <w:rsid w:val="00C06143"/>
    <w:rsid w:val="00C16986"/>
    <w:rsid w:val="00C21A8F"/>
    <w:rsid w:val="00C24EF0"/>
    <w:rsid w:val="00C370A8"/>
    <w:rsid w:val="00C40858"/>
    <w:rsid w:val="00C54735"/>
    <w:rsid w:val="00C62D24"/>
    <w:rsid w:val="00C64DD7"/>
    <w:rsid w:val="00C65512"/>
    <w:rsid w:val="00C6615D"/>
    <w:rsid w:val="00C7127A"/>
    <w:rsid w:val="00C727AB"/>
    <w:rsid w:val="00C752FC"/>
    <w:rsid w:val="00C91173"/>
    <w:rsid w:val="00C96756"/>
    <w:rsid w:val="00C97662"/>
    <w:rsid w:val="00CA0B99"/>
    <w:rsid w:val="00CA31D2"/>
    <w:rsid w:val="00CA7E8D"/>
    <w:rsid w:val="00CD4CA8"/>
    <w:rsid w:val="00CE0707"/>
    <w:rsid w:val="00CE695B"/>
    <w:rsid w:val="00CE73F5"/>
    <w:rsid w:val="00CF00B3"/>
    <w:rsid w:val="00CF220E"/>
    <w:rsid w:val="00CF2FE6"/>
    <w:rsid w:val="00CF767E"/>
    <w:rsid w:val="00D05469"/>
    <w:rsid w:val="00D0613C"/>
    <w:rsid w:val="00D07D19"/>
    <w:rsid w:val="00D14FF7"/>
    <w:rsid w:val="00D179A1"/>
    <w:rsid w:val="00D23438"/>
    <w:rsid w:val="00D31362"/>
    <w:rsid w:val="00D45593"/>
    <w:rsid w:val="00D46C06"/>
    <w:rsid w:val="00D64880"/>
    <w:rsid w:val="00D66491"/>
    <w:rsid w:val="00D7150E"/>
    <w:rsid w:val="00D733ED"/>
    <w:rsid w:val="00D73E93"/>
    <w:rsid w:val="00D81483"/>
    <w:rsid w:val="00D83A53"/>
    <w:rsid w:val="00D85F00"/>
    <w:rsid w:val="00D86EDA"/>
    <w:rsid w:val="00D91110"/>
    <w:rsid w:val="00D9281F"/>
    <w:rsid w:val="00D93EB8"/>
    <w:rsid w:val="00D947BC"/>
    <w:rsid w:val="00D95F69"/>
    <w:rsid w:val="00DA2343"/>
    <w:rsid w:val="00DA5FC5"/>
    <w:rsid w:val="00DB1F6E"/>
    <w:rsid w:val="00DB4F5A"/>
    <w:rsid w:val="00DB5135"/>
    <w:rsid w:val="00DC2257"/>
    <w:rsid w:val="00DC563A"/>
    <w:rsid w:val="00DC67B7"/>
    <w:rsid w:val="00DC713C"/>
    <w:rsid w:val="00DC7F1F"/>
    <w:rsid w:val="00DD0AD4"/>
    <w:rsid w:val="00DD3ABD"/>
    <w:rsid w:val="00DD6F7E"/>
    <w:rsid w:val="00DE0697"/>
    <w:rsid w:val="00DE771E"/>
    <w:rsid w:val="00DE7A9C"/>
    <w:rsid w:val="00DF1EA2"/>
    <w:rsid w:val="00DF7901"/>
    <w:rsid w:val="00E059CB"/>
    <w:rsid w:val="00E0686A"/>
    <w:rsid w:val="00E11B75"/>
    <w:rsid w:val="00E13103"/>
    <w:rsid w:val="00E14F34"/>
    <w:rsid w:val="00E15CEB"/>
    <w:rsid w:val="00E33382"/>
    <w:rsid w:val="00E3361A"/>
    <w:rsid w:val="00E4096F"/>
    <w:rsid w:val="00E42467"/>
    <w:rsid w:val="00E4492F"/>
    <w:rsid w:val="00E51662"/>
    <w:rsid w:val="00E5709D"/>
    <w:rsid w:val="00E63EC5"/>
    <w:rsid w:val="00E667DB"/>
    <w:rsid w:val="00E8589B"/>
    <w:rsid w:val="00E86914"/>
    <w:rsid w:val="00EC131E"/>
    <w:rsid w:val="00EC2760"/>
    <w:rsid w:val="00EC4D20"/>
    <w:rsid w:val="00EC6993"/>
    <w:rsid w:val="00ED3469"/>
    <w:rsid w:val="00ED504E"/>
    <w:rsid w:val="00EE5C0D"/>
    <w:rsid w:val="00EF089D"/>
    <w:rsid w:val="00EF3ACA"/>
    <w:rsid w:val="00EF7117"/>
    <w:rsid w:val="00F06EC9"/>
    <w:rsid w:val="00F129C8"/>
    <w:rsid w:val="00F1721A"/>
    <w:rsid w:val="00F20335"/>
    <w:rsid w:val="00F42C98"/>
    <w:rsid w:val="00F43000"/>
    <w:rsid w:val="00F44A52"/>
    <w:rsid w:val="00F508EF"/>
    <w:rsid w:val="00F51FA0"/>
    <w:rsid w:val="00F529BA"/>
    <w:rsid w:val="00F53F8C"/>
    <w:rsid w:val="00F66EAF"/>
    <w:rsid w:val="00F71615"/>
    <w:rsid w:val="00F74901"/>
    <w:rsid w:val="00F77E39"/>
    <w:rsid w:val="00F80FA8"/>
    <w:rsid w:val="00F81008"/>
    <w:rsid w:val="00F83A91"/>
    <w:rsid w:val="00F852BB"/>
    <w:rsid w:val="00FA1B84"/>
    <w:rsid w:val="00FB0E7F"/>
    <w:rsid w:val="00FB3E71"/>
    <w:rsid w:val="00FB413E"/>
    <w:rsid w:val="00FC42F2"/>
    <w:rsid w:val="00FD64E8"/>
    <w:rsid w:val="00FE1309"/>
    <w:rsid w:val="00FE5618"/>
    <w:rsid w:val="00FE7C5E"/>
    <w:rsid w:val="00FF0C56"/>
    <w:rsid w:val="00FF517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 w:type="table" w:styleId="TableGrid">
    <w:name w:val="Table Grid"/>
    <w:basedOn w:val="TableNormal"/>
    <w:uiPriority w:val="39"/>
    <w:rsid w:val="00BF1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TotalTime>
  <Pages>10</Pages>
  <Words>10475</Words>
  <Characters>5971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516</cp:revision>
  <dcterms:created xsi:type="dcterms:W3CDTF">2020-06-09T02:17:00Z</dcterms:created>
  <dcterms:modified xsi:type="dcterms:W3CDTF">2020-06-1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